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Naslov"/>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Naslov"/>
      </w:pPr>
      <w:bookmarkStart w:id="0" w:name="_Toc143428267"/>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Odstavekseznama"/>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Odstavekseznama"/>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Odstavekseznama"/>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Odstavekseznama"/>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Odstavekseznama"/>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Odstavekseznama"/>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Odstavekseznama"/>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Naslov"/>
      </w:pPr>
      <w:r w:rsidRPr="007850CC">
        <w:br w:type="page"/>
      </w:r>
      <w:bookmarkStart w:id="1" w:name="_Toc143428268"/>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Naslov"/>
      </w:pPr>
      <w:bookmarkStart w:id="2" w:name="_Toc143428269"/>
      <w:r>
        <w:lastRenderedPageBreak/>
        <w:t>ABSTRACT</w:t>
      </w:r>
      <w:bookmarkEnd w:id="2"/>
    </w:p>
    <w:p w14:paraId="69401DBE" w14:textId="10F6D60D" w:rsidR="00EE4181" w:rsidRDefault="00EE4181" w:rsidP="009F5A34">
      <w:pPr>
        <w:pStyle w:val="Naslov"/>
        <w:outlineLvl w:val="9"/>
      </w:pPr>
      <w:r>
        <w:t>DEVELOPMENT OF AN APPLICATION FOR RECORDING LOCATIONS OF ILLEGAL DUMPING SITES</w:t>
      </w:r>
    </w:p>
    <w:p w14:paraId="17593BEA" w14:textId="555C391A" w:rsidR="00EE4181" w:rsidRDefault="00EE4181" w:rsidP="00EE4181">
      <w:pPr>
        <w:rPr>
          <w:rFonts w:cs="Arial"/>
          <w:szCs w:val="24"/>
        </w:rPr>
      </w:pPr>
      <w:proofErr w:type="spellStart"/>
      <w:r>
        <w:rPr>
          <w:rFonts w:cs="Arial"/>
          <w:szCs w:val="24"/>
        </w:rPr>
        <w:t>Text</w:t>
      </w:r>
      <w:proofErr w:type="spellEnd"/>
      <w:r>
        <w:rPr>
          <w:rFonts w:cs="Arial"/>
          <w:szCs w:val="24"/>
        </w:rPr>
        <w:t xml:space="preserve"> </w:t>
      </w:r>
    </w:p>
    <w:p w14:paraId="11608B09" w14:textId="0A291AF1" w:rsidR="00EE4181" w:rsidRDefault="00EE4181" w:rsidP="00EE4181">
      <w:pPr>
        <w:rPr>
          <w:rFonts w:cs="Arial"/>
          <w:szCs w:val="24"/>
        </w:rPr>
      </w:pPr>
      <w:proofErr w:type="spellStart"/>
      <w:r>
        <w:rPr>
          <w:rFonts w:cs="Arial"/>
          <w:szCs w:val="24"/>
        </w:rPr>
        <w:t>Text</w:t>
      </w:r>
      <w:proofErr w:type="spellEnd"/>
    </w:p>
    <w:p w14:paraId="75CB183E" w14:textId="69B51B6B" w:rsidR="00EE4181" w:rsidRDefault="00EE4181" w:rsidP="00EE4181">
      <w:pPr>
        <w:rPr>
          <w:rFonts w:cs="Arial"/>
          <w:szCs w:val="24"/>
        </w:rPr>
      </w:pPr>
      <w:proofErr w:type="spellStart"/>
      <w:r>
        <w:rPr>
          <w:rFonts w:cs="Arial"/>
          <w:szCs w:val="24"/>
        </w:rPr>
        <w:t>Text</w:t>
      </w:r>
      <w:proofErr w:type="spellEnd"/>
    </w:p>
    <w:p w14:paraId="1813FC21" w14:textId="5F78EC57" w:rsidR="00EE4181" w:rsidRDefault="00EE4181" w:rsidP="00EE4181">
      <w:pPr>
        <w:rPr>
          <w:rFonts w:cs="Arial"/>
          <w:szCs w:val="24"/>
        </w:rPr>
      </w:pPr>
      <w:proofErr w:type="spellStart"/>
      <w:r>
        <w:rPr>
          <w:rFonts w:cs="Arial"/>
          <w:b/>
          <w:bCs/>
          <w:szCs w:val="24"/>
        </w:rPr>
        <w:t>Keywords</w:t>
      </w:r>
      <w:proofErr w:type="spellEnd"/>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Naslov"/>
        <w:outlineLvl w:val="9"/>
      </w:pPr>
      <w:r>
        <w:lastRenderedPageBreak/>
        <w:t>KAZALO</w:t>
      </w:r>
    </w:p>
    <w:p w14:paraId="55A75BED" w14:textId="2F440465" w:rsidR="00C56549"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43428267" w:history="1">
        <w:r w:rsidR="00C56549" w:rsidRPr="00667964">
          <w:rPr>
            <w:rStyle w:val="Hiperpovezava"/>
            <w:noProof/>
          </w:rPr>
          <w:t>IZJAVA O AVTORSTVU DIPLOMSKEGA DELA</w:t>
        </w:r>
        <w:r w:rsidR="00C56549">
          <w:rPr>
            <w:noProof/>
            <w:webHidden/>
          </w:rPr>
          <w:tab/>
        </w:r>
        <w:r w:rsidR="00C56549">
          <w:rPr>
            <w:noProof/>
            <w:webHidden/>
          </w:rPr>
          <w:fldChar w:fldCharType="begin"/>
        </w:r>
        <w:r w:rsidR="00C56549">
          <w:rPr>
            <w:noProof/>
            <w:webHidden/>
          </w:rPr>
          <w:instrText xml:space="preserve"> PAGEREF _Toc143428267 \h </w:instrText>
        </w:r>
        <w:r w:rsidR="00C56549">
          <w:rPr>
            <w:noProof/>
            <w:webHidden/>
          </w:rPr>
        </w:r>
        <w:r w:rsidR="00C56549">
          <w:rPr>
            <w:noProof/>
            <w:webHidden/>
          </w:rPr>
          <w:fldChar w:fldCharType="separate"/>
        </w:r>
        <w:r w:rsidR="00C56549">
          <w:rPr>
            <w:noProof/>
            <w:webHidden/>
          </w:rPr>
          <w:t>i</w:t>
        </w:r>
        <w:r w:rsidR="00C56549">
          <w:rPr>
            <w:noProof/>
            <w:webHidden/>
          </w:rPr>
          <w:fldChar w:fldCharType="end"/>
        </w:r>
      </w:hyperlink>
    </w:p>
    <w:p w14:paraId="107E6AFE" w14:textId="1477D340"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68" w:history="1">
        <w:r w:rsidR="00C56549" w:rsidRPr="00667964">
          <w:rPr>
            <w:rStyle w:val="Hiperpovezava"/>
            <w:noProof/>
          </w:rPr>
          <w:t>POVZETEK</w:t>
        </w:r>
        <w:r w:rsidR="00C56549">
          <w:rPr>
            <w:noProof/>
            <w:webHidden/>
          </w:rPr>
          <w:tab/>
        </w:r>
        <w:r w:rsidR="00C56549">
          <w:rPr>
            <w:noProof/>
            <w:webHidden/>
          </w:rPr>
          <w:fldChar w:fldCharType="begin"/>
        </w:r>
        <w:r w:rsidR="00C56549">
          <w:rPr>
            <w:noProof/>
            <w:webHidden/>
          </w:rPr>
          <w:instrText xml:space="preserve"> PAGEREF _Toc143428268 \h </w:instrText>
        </w:r>
        <w:r w:rsidR="00C56549">
          <w:rPr>
            <w:noProof/>
            <w:webHidden/>
          </w:rPr>
        </w:r>
        <w:r w:rsidR="00C56549">
          <w:rPr>
            <w:noProof/>
            <w:webHidden/>
          </w:rPr>
          <w:fldChar w:fldCharType="separate"/>
        </w:r>
        <w:r w:rsidR="00C56549">
          <w:rPr>
            <w:noProof/>
            <w:webHidden/>
          </w:rPr>
          <w:t>ii</w:t>
        </w:r>
        <w:r w:rsidR="00C56549">
          <w:rPr>
            <w:noProof/>
            <w:webHidden/>
          </w:rPr>
          <w:fldChar w:fldCharType="end"/>
        </w:r>
      </w:hyperlink>
    </w:p>
    <w:p w14:paraId="5CDB4838" w14:textId="367A06ED"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69" w:history="1">
        <w:r w:rsidR="00C56549" w:rsidRPr="00667964">
          <w:rPr>
            <w:rStyle w:val="Hiperpovezava"/>
            <w:noProof/>
          </w:rPr>
          <w:t>ABSTRACT</w:t>
        </w:r>
        <w:r w:rsidR="00C56549">
          <w:rPr>
            <w:noProof/>
            <w:webHidden/>
          </w:rPr>
          <w:tab/>
        </w:r>
        <w:r w:rsidR="00C56549">
          <w:rPr>
            <w:noProof/>
            <w:webHidden/>
          </w:rPr>
          <w:fldChar w:fldCharType="begin"/>
        </w:r>
        <w:r w:rsidR="00C56549">
          <w:rPr>
            <w:noProof/>
            <w:webHidden/>
          </w:rPr>
          <w:instrText xml:space="preserve"> PAGEREF _Toc143428269 \h </w:instrText>
        </w:r>
        <w:r w:rsidR="00C56549">
          <w:rPr>
            <w:noProof/>
            <w:webHidden/>
          </w:rPr>
        </w:r>
        <w:r w:rsidR="00C56549">
          <w:rPr>
            <w:noProof/>
            <w:webHidden/>
          </w:rPr>
          <w:fldChar w:fldCharType="separate"/>
        </w:r>
        <w:r w:rsidR="00C56549">
          <w:rPr>
            <w:noProof/>
            <w:webHidden/>
          </w:rPr>
          <w:t>iii</w:t>
        </w:r>
        <w:r w:rsidR="00C56549">
          <w:rPr>
            <w:noProof/>
            <w:webHidden/>
          </w:rPr>
          <w:fldChar w:fldCharType="end"/>
        </w:r>
      </w:hyperlink>
    </w:p>
    <w:p w14:paraId="636E8427" w14:textId="4E42F843"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0" w:history="1">
        <w:r w:rsidR="00C56549" w:rsidRPr="00667964">
          <w:rPr>
            <w:rStyle w:val="Hiperpovezava"/>
            <w:noProof/>
          </w:rPr>
          <w:t>KAZALO PONAZORITEV</w:t>
        </w:r>
        <w:r w:rsidR="00C56549">
          <w:rPr>
            <w:noProof/>
            <w:webHidden/>
          </w:rPr>
          <w:tab/>
        </w:r>
        <w:r w:rsidR="00C56549">
          <w:rPr>
            <w:noProof/>
            <w:webHidden/>
          </w:rPr>
          <w:fldChar w:fldCharType="begin"/>
        </w:r>
        <w:r w:rsidR="00C56549">
          <w:rPr>
            <w:noProof/>
            <w:webHidden/>
          </w:rPr>
          <w:instrText xml:space="preserve"> PAGEREF _Toc143428270 \h </w:instrText>
        </w:r>
        <w:r w:rsidR="00C56549">
          <w:rPr>
            <w:noProof/>
            <w:webHidden/>
          </w:rPr>
        </w:r>
        <w:r w:rsidR="00C56549">
          <w:rPr>
            <w:noProof/>
            <w:webHidden/>
          </w:rPr>
          <w:fldChar w:fldCharType="separate"/>
        </w:r>
        <w:r w:rsidR="00C56549">
          <w:rPr>
            <w:noProof/>
            <w:webHidden/>
          </w:rPr>
          <w:t>v</w:t>
        </w:r>
        <w:r w:rsidR="00C56549">
          <w:rPr>
            <w:noProof/>
            <w:webHidden/>
          </w:rPr>
          <w:fldChar w:fldCharType="end"/>
        </w:r>
      </w:hyperlink>
    </w:p>
    <w:p w14:paraId="21D0B705" w14:textId="5C676007"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1" w:history="1">
        <w:r w:rsidR="00C56549" w:rsidRPr="00667964">
          <w:rPr>
            <w:rStyle w:val="Hiperpovezava"/>
            <w:noProof/>
          </w:rPr>
          <w:t>1 UVOD</w:t>
        </w:r>
        <w:r w:rsidR="00C56549">
          <w:rPr>
            <w:noProof/>
            <w:webHidden/>
          </w:rPr>
          <w:tab/>
        </w:r>
        <w:r w:rsidR="00C56549">
          <w:rPr>
            <w:noProof/>
            <w:webHidden/>
          </w:rPr>
          <w:fldChar w:fldCharType="begin"/>
        </w:r>
        <w:r w:rsidR="00C56549">
          <w:rPr>
            <w:noProof/>
            <w:webHidden/>
          </w:rPr>
          <w:instrText xml:space="preserve"> PAGEREF _Toc143428271 \h </w:instrText>
        </w:r>
        <w:r w:rsidR="00C56549">
          <w:rPr>
            <w:noProof/>
            <w:webHidden/>
          </w:rPr>
        </w:r>
        <w:r w:rsidR="00C56549">
          <w:rPr>
            <w:noProof/>
            <w:webHidden/>
          </w:rPr>
          <w:fldChar w:fldCharType="separate"/>
        </w:r>
        <w:r w:rsidR="00C56549">
          <w:rPr>
            <w:noProof/>
            <w:webHidden/>
          </w:rPr>
          <w:t>1</w:t>
        </w:r>
        <w:r w:rsidR="00C56549">
          <w:rPr>
            <w:noProof/>
            <w:webHidden/>
          </w:rPr>
          <w:fldChar w:fldCharType="end"/>
        </w:r>
      </w:hyperlink>
    </w:p>
    <w:p w14:paraId="5F09EF0A" w14:textId="505015F1"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2" w:history="1">
        <w:r w:rsidR="00C56549" w:rsidRPr="00667964">
          <w:rPr>
            <w:rStyle w:val="Hiperpovezava"/>
            <w:noProof/>
          </w:rPr>
          <w:t>2 DIVJA ODLAGALIŠČA V SLOVENIJI</w:t>
        </w:r>
        <w:r w:rsidR="00C56549">
          <w:rPr>
            <w:noProof/>
            <w:webHidden/>
          </w:rPr>
          <w:tab/>
        </w:r>
        <w:r w:rsidR="00C56549">
          <w:rPr>
            <w:noProof/>
            <w:webHidden/>
          </w:rPr>
          <w:fldChar w:fldCharType="begin"/>
        </w:r>
        <w:r w:rsidR="00C56549">
          <w:rPr>
            <w:noProof/>
            <w:webHidden/>
          </w:rPr>
          <w:instrText xml:space="preserve"> PAGEREF _Toc143428272 \h </w:instrText>
        </w:r>
        <w:r w:rsidR="00C56549">
          <w:rPr>
            <w:noProof/>
            <w:webHidden/>
          </w:rPr>
        </w:r>
        <w:r w:rsidR="00C56549">
          <w:rPr>
            <w:noProof/>
            <w:webHidden/>
          </w:rPr>
          <w:fldChar w:fldCharType="separate"/>
        </w:r>
        <w:r w:rsidR="00C56549">
          <w:rPr>
            <w:noProof/>
            <w:webHidden/>
          </w:rPr>
          <w:t>2</w:t>
        </w:r>
        <w:r w:rsidR="00C56549">
          <w:rPr>
            <w:noProof/>
            <w:webHidden/>
          </w:rPr>
          <w:fldChar w:fldCharType="end"/>
        </w:r>
      </w:hyperlink>
    </w:p>
    <w:p w14:paraId="1B2443A1" w14:textId="4F8F2732"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3" w:history="1">
        <w:r w:rsidR="00C56549" w:rsidRPr="00667964">
          <w:rPr>
            <w:rStyle w:val="Hiperpovezava"/>
            <w:noProof/>
          </w:rPr>
          <w:t>2.1 NASTANEK DIVJIH ODLAGALIŠČ</w:t>
        </w:r>
        <w:r w:rsidR="00C56549">
          <w:rPr>
            <w:noProof/>
            <w:webHidden/>
          </w:rPr>
          <w:tab/>
        </w:r>
        <w:r w:rsidR="00C56549">
          <w:rPr>
            <w:noProof/>
            <w:webHidden/>
          </w:rPr>
          <w:fldChar w:fldCharType="begin"/>
        </w:r>
        <w:r w:rsidR="00C56549">
          <w:rPr>
            <w:noProof/>
            <w:webHidden/>
          </w:rPr>
          <w:instrText xml:space="preserve"> PAGEREF _Toc143428273 \h </w:instrText>
        </w:r>
        <w:r w:rsidR="00C56549">
          <w:rPr>
            <w:noProof/>
            <w:webHidden/>
          </w:rPr>
        </w:r>
        <w:r w:rsidR="00C56549">
          <w:rPr>
            <w:noProof/>
            <w:webHidden/>
          </w:rPr>
          <w:fldChar w:fldCharType="separate"/>
        </w:r>
        <w:r w:rsidR="00C56549">
          <w:rPr>
            <w:noProof/>
            <w:webHidden/>
          </w:rPr>
          <w:t>2</w:t>
        </w:r>
        <w:r w:rsidR="00C56549">
          <w:rPr>
            <w:noProof/>
            <w:webHidden/>
          </w:rPr>
          <w:fldChar w:fldCharType="end"/>
        </w:r>
      </w:hyperlink>
    </w:p>
    <w:p w14:paraId="594327AA" w14:textId="27954AE9"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4" w:history="1">
        <w:r w:rsidR="00C56549" w:rsidRPr="00667964">
          <w:rPr>
            <w:rStyle w:val="Hiperpovezava"/>
            <w:noProof/>
          </w:rPr>
          <w:t>2.2 PREPREČEVANJE DIVJIH ODLAGALIŠČ</w:t>
        </w:r>
        <w:r w:rsidR="00C56549">
          <w:rPr>
            <w:noProof/>
            <w:webHidden/>
          </w:rPr>
          <w:tab/>
        </w:r>
        <w:r w:rsidR="00C56549">
          <w:rPr>
            <w:noProof/>
            <w:webHidden/>
          </w:rPr>
          <w:fldChar w:fldCharType="begin"/>
        </w:r>
        <w:r w:rsidR="00C56549">
          <w:rPr>
            <w:noProof/>
            <w:webHidden/>
          </w:rPr>
          <w:instrText xml:space="preserve"> PAGEREF _Toc143428274 \h </w:instrText>
        </w:r>
        <w:r w:rsidR="00C56549">
          <w:rPr>
            <w:noProof/>
            <w:webHidden/>
          </w:rPr>
        </w:r>
        <w:r w:rsidR="00C56549">
          <w:rPr>
            <w:noProof/>
            <w:webHidden/>
          </w:rPr>
          <w:fldChar w:fldCharType="separate"/>
        </w:r>
        <w:r w:rsidR="00C56549">
          <w:rPr>
            <w:noProof/>
            <w:webHidden/>
          </w:rPr>
          <w:t>3</w:t>
        </w:r>
        <w:r w:rsidR="00C56549">
          <w:rPr>
            <w:noProof/>
            <w:webHidden/>
          </w:rPr>
          <w:fldChar w:fldCharType="end"/>
        </w:r>
      </w:hyperlink>
    </w:p>
    <w:p w14:paraId="00559D19" w14:textId="35FE6D6C"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5" w:history="1">
        <w:r w:rsidR="00C56549" w:rsidRPr="00667964">
          <w:rPr>
            <w:rStyle w:val="Hiperpovezava"/>
            <w:noProof/>
          </w:rPr>
          <w:t>3 TRENUTNI SISTEM ZA PRIJAVO DIVJIH ODLAGALIŠČ</w:t>
        </w:r>
        <w:r w:rsidR="00C56549">
          <w:rPr>
            <w:noProof/>
            <w:webHidden/>
          </w:rPr>
          <w:tab/>
        </w:r>
        <w:r w:rsidR="00C56549">
          <w:rPr>
            <w:noProof/>
            <w:webHidden/>
          </w:rPr>
          <w:fldChar w:fldCharType="begin"/>
        </w:r>
        <w:r w:rsidR="00C56549">
          <w:rPr>
            <w:noProof/>
            <w:webHidden/>
          </w:rPr>
          <w:instrText xml:space="preserve"> PAGEREF _Toc143428275 \h </w:instrText>
        </w:r>
        <w:r w:rsidR="00C56549">
          <w:rPr>
            <w:noProof/>
            <w:webHidden/>
          </w:rPr>
        </w:r>
        <w:r w:rsidR="00C56549">
          <w:rPr>
            <w:noProof/>
            <w:webHidden/>
          </w:rPr>
          <w:fldChar w:fldCharType="separate"/>
        </w:r>
        <w:r w:rsidR="00C56549">
          <w:rPr>
            <w:noProof/>
            <w:webHidden/>
          </w:rPr>
          <w:t>4</w:t>
        </w:r>
        <w:r w:rsidR="00C56549">
          <w:rPr>
            <w:noProof/>
            <w:webHidden/>
          </w:rPr>
          <w:fldChar w:fldCharType="end"/>
        </w:r>
      </w:hyperlink>
    </w:p>
    <w:p w14:paraId="6F78709E" w14:textId="0B12E9C3"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6" w:history="1">
        <w:r w:rsidR="00C56549" w:rsidRPr="00667964">
          <w:rPr>
            <w:rStyle w:val="Hiperpovezava"/>
            <w:noProof/>
          </w:rPr>
          <w:t>3.1 PRISTOJNI INŠPEKTORATI</w:t>
        </w:r>
        <w:r w:rsidR="00C56549">
          <w:rPr>
            <w:noProof/>
            <w:webHidden/>
          </w:rPr>
          <w:tab/>
        </w:r>
        <w:r w:rsidR="00C56549">
          <w:rPr>
            <w:noProof/>
            <w:webHidden/>
          </w:rPr>
          <w:fldChar w:fldCharType="begin"/>
        </w:r>
        <w:r w:rsidR="00C56549">
          <w:rPr>
            <w:noProof/>
            <w:webHidden/>
          </w:rPr>
          <w:instrText xml:space="preserve"> PAGEREF _Toc143428276 \h </w:instrText>
        </w:r>
        <w:r w:rsidR="00C56549">
          <w:rPr>
            <w:noProof/>
            <w:webHidden/>
          </w:rPr>
        </w:r>
        <w:r w:rsidR="00C56549">
          <w:rPr>
            <w:noProof/>
            <w:webHidden/>
          </w:rPr>
          <w:fldChar w:fldCharType="separate"/>
        </w:r>
        <w:r w:rsidR="00C56549">
          <w:rPr>
            <w:noProof/>
            <w:webHidden/>
          </w:rPr>
          <w:t>4</w:t>
        </w:r>
        <w:r w:rsidR="00C56549">
          <w:rPr>
            <w:noProof/>
            <w:webHidden/>
          </w:rPr>
          <w:fldChar w:fldCharType="end"/>
        </w:r>
      </w:hyperlink>
    </w:p>
    <w:p w14:paraId="7A854180" w14:textId="36788658"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7" w:history="1">
        <w:r w:rsidR="00C56549" w:rsidRPr="00667964">
          <w:rPr>
            <w:rStyle w:val="Hiperpovezava"/>
            <w:noProof/>
          </w:rPr>
          <w:t>3.2 DRUGI NAČINI PRIJAVE DIVJIH ODLAGALIŠČ</w:t>
        </w:r>
        <w:r w:rsidR="00C56549">
          <w:rPr>
            <w:noProof/>
            <w:webHidden/>
          </w:rPr>
          <w:tab/>
        </w:r>
        <w:r w:rsidR="00C56549">
          <w:rPr>
            <w:noProof/>
            <w:webHidden/>
          </w:rPr>
          <w:fldChar w:fldCharType="begin"/>
        </w:r>
        <w:r w:rsidR="00C56549">
          <w:rPr>
            <w:noProof/>
            <w:webHidden/>
          </w:rPr>
          <w:instrText xml:space="preserve"> PAGEREF _Toc143428277 \h </w:instrText>
        </w:r>
        <w:r w:rsidR="00C56549">
          <w:rPr>
            <w:noProof/>
            <w:webHidden/>
          </w:rPr>
        </w:r>
        <w:r w:rsidR="00C56549">
          <w:rPr>
            <w:noProof/>
            <w:webHidden/>
          </w:rPr>
          <w:fldChar w:fldCharType="separate"/>
        </w:r>
        <w:r w:rsidR="00C56549">
          <w:rPr>
            <w:noProof/>
            <w:webHidden/>
          </w:rPr>
          <w:t>7</w:t>
        </w:r>
        <w:r w:rsidR="00C56549">
          <w:rPr>
            <w:noProof/>
            <w:webHidden/>
          </w:rPr>
          <w:fldChar w:fldCharType="end"/>
        </w:r>
      </w:hyperlink>
    </w:p>
    <w:p w14:paraId="652ECD80" w14:textId="020E6F29"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78" w:history="1">
        <w:r w:rsidR="00C56549" w:rsidRPr="00667964">
          <w:rPr>
            <w:rStyle w:val="Hiperpovezava"/>
            <w:noProof/>
          </w:rPr>
          <w:t>4 SPECIFIKACIJA ZAHTEV</w:t>
        </w:r>
        <w:r w:rsidR="00C56549">
          <w:rPr>
            <w:noProof/>
            <w:webHidden/>
          </w:rPr>
          <w:tab/>
        </w:r>
        <w:r w:rsidR="00C56549">
          <w:rPr>
            <w:noProof/>
            <w:webHidden/>
          </w:rPr>
          <w:fldChar w:fldCharType="begin"/>
        </w:r>
        <w:r w:rsidR="00C56549">
          <w:rPr>
            <w:noProof/>
            <w:webHidden/>
          </w:rPr>
          <w:instrText xml:space="preserve"> PAGEREF _Toc143428278 \h </w:instrText>
        </w:r>
        <w:r w:rsidR="00C56549">
          <w:rPr>
            <w:noProof/>
            <w:webHidden/>
          </w:rPr>
        </w:r>
        <w:r w:rsidR="00C56549">
          <w:rPr>
            <w:noProof/>
            <w:webHidden/>
          </w:rPr>
          <w:fldChar w:fldCharType="separate"/>
        </w:r>
        <w:r w:rsidR="00C56549">
          <w:rPr>
            <w:noProof/>
            <w:webHidden/>
          </w:rPr>
          <w:t>7</w:t>
        </w:r>
        <w:r w:rsidR="00C56549">
          <w:rPr>
            <w:noProof/>
            <w:webHidden/>
          </w:rPr>
          <w:fldChar w:fldCharType="end"/>
        </w:r>
      </w:hyperlink>
    </w:p>
    <w:p w14:paraId="4F8E8708" w14:textId="2F62C451"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79" w:history="1">
        <w:r w:rsidR="00C56549" w:rsidRPr="00667964">
          <w:rPr>
            <w:rStyle w:val="Hiperpovezava"/>
            <w:noProof/>
          </w:rPr>
          <w:t>4.1 UPORABNIŠKE VLOGE</w:t>
        </w:r>
        <w:r w:rsidR="00C56549">
          <w:rPr>
            <w:noProof/>
            <w:webHidden/>
          </w:rPr>
          <w:tab/>
        </w:r>
        <w:r w:rsidR="00C56549">
          <w:rPr>
            <w:noProof/>
            <w:webHidden/>
          </w:rPr>
          <w:fldChar w:fldCharType="begin"/>
        </w:r>
        <w:r w:rsidR="00C56549">
          <w:rPr>
            <w:noProof/>
            <w:webHidden/>
          </w:rPr>
          <w:instrText xml:space="preserve"> PAGEREF _Toc143428279 \h </w:instrText>
        </w:r>
        <w:r w:rsidR="00C56549">
          <w:rPr>
            <w:noProof/>
            <w:webHidden/>
          </w:rPr>
        </w:r>
        <w:r w:rsidR="00C56549">
          <w:rPr>
            <w:noProof/>
            <w:webHidden/>
          </w:rPr>
          <w:fldChar w:fldCharType="separate"/>
        </w:r>
        <w:r w:rsidR="00C56549">
          <w:rPr>
            <w:noProof/>
            <w:webHidden/>
          </w:rPr>
          <w:t>7</w:t>
        </w:r>
        <w:r w:rsidR="00C56549">
          <w:rPr>
            <w:noProof/>
            <w:webHidden/>
          </w:rPr>
          <w:fldChar w:fldCharType="end"/>
        </w:r>
      </w:hyperlink>
    </w:p>
    <w:p w14:paraId="29DF2E73" w14:textId="2F38FC3F"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0" w:history="1">
        <w:r w:rsidR="00C56549" w:rsidRPr="00667964">
          <w:rPr>
            <w:rStyle w:val="Hiperpovezava"/>
            <w:noProof/>
          </w:rPr>
          <w:t>4.2 FUNKCIONALNE ZAHTEVE</w:t>
        </w:r>
        <w:r w:rsidR="00C56549">
          <w:rPr>
            <w:noProof/>
            <w:webHidden/>
          </w:rPr>
          <w:tab/>
        </w:r>
        <w:r w:rsidR="00C56549">
          <w:rPr>
            <w:noProof/>
            <w:webHidden/>
          </w:rPr>
          <w:fldChar w:fldCharType="begin"/>
        </w:r>
        <w:r w:rsidR="00C56549">
          <w:rPr>
            <w:noProof/>
            <w:webHidden/>
          </w:rPr>
          <w:instrText xml:space="preserve"> PAGEREF _Toc143428280 \h </w:instrText>
        </w:r>
        <w:r w:rsidR="00C56549">
          <w:rPr>
            <w:noProof/>
            <w:webHidden/>
          </w:rPr>
        </w:r>
        <w:r w:rsidR="00C56549">
          <w:rPr>
            <w:noProof/>
            <w:webHidden/>
          </w:rPr>
          <w:fldChar w:fldCharType="separate"/>
        </w:r>
        <w:r w:rsidR="00C56549">
          <w:rPr>
            <w:noProof/>
            <w:webHidden/>
          </w:rPr>
          <w:t>8</w:t>
        </w:r>
        <w:r w:rsidR="00C56549">
          <w:rPr>
            <w:noProof/>
            <w:webHidden/>
          </w:rPr>
          <w:fldChar w:fldCharType="end"/>
        </w:r>
      </w:hyperlink>
    </w:p>
    <w:p w14:paraId="7205C4DF" w14:textId="07CE1C31"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1" w:history="1">
        <w:r w:rsidR="00C56549" w:rsidRPr="00667964">
          <w:rPr>
            <w:rStyle w:val="Hiperpovezava"/>
            <w:noProof/>
          </w:rPr>
          <w:t>4.3 NEFUNKCIONALNE ZAHTEVE</w:t>
        </w:r>
        <w:r w:rsidR="00C56549">
          <w:rPr>
            <w:noProof/>
            <w:webHidden/>
          </w:rPr>
          <w:tab/>
        </w:r>
        <w:r w:rsidR="00C56549">
          <w:rPr>
            <w:noProof/>
            <w:webHidden/>
          </w:rPr>
          <w:fldChar w:fldCharType="begin"/>
        </w:r>
        <w:r w:rsidR="00C56549">
          <w:rPr>
            <w:noProof/>
            <w:webHidden/>
          </w:rPr>
          <w:instrText xml:space="preserve"> PAGEREF _Toc143428281 \h </w:instrText>
        </w:r>
        <w:r w:rsidR="00C56549">
          <w:rPr>
            <w:noProof/>
            <w:webHidden/>
          </w:rPr>
        </w:r>
        <w:r w:rsidR="00C56549">
          <w:rPr>
            <w:noProof/>
            <w:webHidden/>
          </w:rPr>
          <w:fldChar w:fldCharType="separate"/>
        </w:r>
        <w:r w:rsidR="00C56549">
          <w:rPr>
            <w:noProof/>
            <w:webHidden/>
          </w:rPr>
          <w:t>15</w:t>
        </w:r>
        <w:r w:rsidR="00C56549">
          <w:rPr>
            <w:noProof/>
            <w:webHidden/>
          </w:rPr>
          <w:fldChar w:fldCharType="end"/>
        </w:r>
      </w:hyperlink>
    </w:p>
    <w:p w14:paraId="625E89B5" w14:textId="7A7F0BFB"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2" w:history="1">
        <w:r w:rsidR="00C56549" w:rsidRPr="00667964">
          <w:rPr>
            <w:rStyle w:val="Hiperpovezava"/>
            <w:noProof/>
          </w:rPr>
          <w:t>4.4 SLOVAR POJMOV</w:t>
        </w:r>
        <w:r w:rsidR="00C56549">
          <w:rPr>
            <w:noProof/>
            <w:webHidden/>
          </w:rPr>
          <w:tab/>
        </w:r>
        <w:r w:rsidR="00C56549">
          <w:rPr>
            <w:noProof/>
            <w:webHidden/>
          </w:rPr>
          <w:fldChar w:fldCharType="begin"/>
        </w:r>
        <w:r w:rsidR="00C56549">
          <w:rPr>
            <w:noProof/>
            <w:webHidden/>
          </w:rPr>
          <w:instrText xml:space="preserve"> PAGEREF _Toc143428282 \h </w:instrText>
        </w:r>
        <w:r w:rsidR="00C56549">
          <w:rPr>
            <w:noProof/>
            <w:webHidden/>
          </w:rPr>
        </w:r>
        <w:r w:rsidR="00C56549">
          <w:rPr>
            <w:noProof/>
            <w:webHidden/>
          </w:rPr>
          <w:fldChar w:fldCharType="separate"/>
        </w:r>
        <w:r w:rsidR="00C56549">
          <w:rPr>
            <w:noProof/>
            <w:webHidden/>
          </w:rPr>
          <w:t>16</w:t>
        </w:r>
        <w:r w:rsidR="00C56549">
          <w:rPr>
            <w:noProof/>
            <w:webHidden/>
          </w:rPr>
          <w:fldChar w:fldCharType="end"/>
        </w:r>
      </w:hyperlink>
    </w:p>
    <w:p w14:paraId="5FD5D7C4" w14:textId="75E6CB49"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3" w:history="1">
        <w:r w:rsidR="00C56549" w:rsidRPr="00667964">
          <w:rPr>
            <w:rStyle w:val="Hiperpovezava"/>
            <w:noProof/>
          </w:rPr>
          <w:t>4.5 DIAGRAM PRIMEROV UPORABE</w:t>
        </w:r>
        <w:r w:rsidR="00C56549">
          <w:rPr>
            <w:noProof/>
            <w:webHidden/>
          </w:rPr>
          <w:tab/>
        </w:r>
        <w:r w:rsidR="00C56549">
          <w:rPr>
            <w:noProof/>
            <w:webHidden/>
          </w:rPr>
          <w:fldChar w:fldCharType="begin"/>
        </w:r>
        <w:r w:rsidR="00C56549">
          <w:rPr>
            <w:noProof/>
            <w:webHidden/>
          </w:rPr>
          <w:instrText xml:space="preserve"> PAGEREF _Toc143428283 \h </w:instrText>
        </w:r>
        <w:r w:rsidR="00C56549">
          <w:rPr>
            <w:noProof/>
            <w:webHidden/>
          </w:rPr>
        </w:r>
        <w:r w:rsidR="00C56549">
          <w:rPr>
            <w:noProof/>
            <w:webHidden/>
          </w:rPr>
          <w:fldChar w:fldCharType="separate"/>
        </w:r>
        <w:r w:rsidR="00C56549">
          <w:rPr>
            <w:noProof/>
            <w:webHidden/>
          </w:rPr>
          <w:t>17</w:t>
        </w:r>
        <w:r w:rsidR="00C56549">
          <w:rPr>
            <w:noProof/>
            <w:webHidden/>
          </w:rPr>
          <w:fldChar w:fldCharType="end"/>
        </w:r>
      </w:hyperlink>
    </w:p>
    <w:p w14:paraId="29C37370" w14:textId="56BA416B"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4" w:history="1">
        <w:r w:rsidR="00C56549" w:rsidRPr="00667964">
          <w:rPr>
            <w:rStyle w:val="Hiperpovezava"/>
            <w:noProof/>
          </w:rPr>
          <w:t>4.6 OPIS VMESNIKOV</w:t>
        </w:r>
        <w:r w:rsidR="00C56549">
          <w:rPr>
            <w:noProof/>
            <w:webHidden/>
          </w:rPr>
          <w:tab/>
        </w:r>
        <w:r w:rsidR="00C56549">
          <w:rPr>
            <w:noProof/>
            <w:webHidden/>
          </w:rPr>
          <w:fldChar w:fldCharType="begin"/>
        </w:r>
        <w:r w:rsidR="00C56549">
          <w:rPr>
            <w:noProof/>
            <w:webHidden/>
          </w:rPr>
          <w:instrText xml:space="preserve"> PAGEREF _Toc143428284 \h </w:instrText>
        </w:r>
        <w:r w:rsidR="00C56549">
          <w:rPr>
            <w:noProof/>
            <w:webHidden/>
          </w:rPr>
        </w:r>
        <w:r w:rsidR="00C56549">
          <w:rPr>
            <w:noProof/>
            <w:webHidden/>
          </w:rPr>
          <w:fldChar w:fldCharType="separate"/>
        </w:r>
        <w:r w:rsidR="00C56549">
          <w:rPr>
            <w:noProof/>
            <w:webHidden/>
          </w:rPr>
          <w:t>18</w:t>
        </w:r>
        <w:r w:rsidR="00C56549">
          <w:rPr>
            <w:noProof/>
            <w:webHidden/>
          </w:rPr>
          <w:fldChar w:fldCharType="end"/>
        </w:r>
      </w:hyperlink>
    </w:p>
    <w:p w14:paraId="4A30657B" w14:textId="36E56D46"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85" w:history="1">
        <w:r w:rsidR="00C56549" w:rsidRPr="00667964">
          <w:rPr>
            <w:rStyle w:val="Hiperpovezava"/>
            <w:noProof/>
          </w:rPr>
          <w:t>5 ZASNOVA INFORMACIJSKE REŠITVE ZA PROCES PRIJAVE DIVJEGA ODLAGALIŠČA</w:t>
        </w:r>
        <w:r w:rsidR="00C56549">
          <w:rPr>
            <w:noProof/>
            <w:webHidden/>
          </w:rPr>
          <w:tab/>
        </w:r>
        <w:r w:rsidR="00C56549">
          <w:rPr>
            <w:noProof/>
            <w:webHidden/>
          </w:rPr>
          <w:fldChar w:fldCharType="begin"/>
        </w:r>
        <w:r w:rsidR="00C56549">
          <w:rPr>
            <w:noProof/>
            <w:webHidden/>
          </w:rPr>
          <w:instrText xml:space="preserve"> PAGEREF _Toc143428285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3DB1F8B3" w14:textId="1A143581"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6" w:history="1">
        <w:r w:rsidR="00C56549" w:rsidRPr="00667964">
          <w:rPr>
            <w:rStyle w:val="Hiperpovezava"/>
            <w:bCs/>
            <w:noProof/>
          </w:rPr>
          <w:t>5.1 PROCESNI MODEL PRIJAVE DIVJEGA ODLAGALIŠČA V NOVEM SISTEMU</w:t>
        </w:r>
        <w:r w:rsidR="00C56549">
          <w:rPr>
            <w:noProof/>
            <w:webHidden/>
          </w:rPr>
          <w:tab/>
        </w:r>
        <w:r w:rsidR="00C56549">
          <w:rPr>
            <w:noProof/>
            <w:webHidden/>
          </w:rPr>
          <w:fldChar w:fldCharType="begin"/>
        </w:r>
        <w:r w:rsidR="00C56549">
          <w:rPr>
            <w:noProof/>
            <w:webHidden/>
          </w:rPr>
          <w:instrText xml:space="preserve"> PAGEREF _Toc143428286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6F9EBCC6" w14:textId="3BEB5F6B"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7" w:history="1">
        <w:r w:rsidR="00C56549" w:rsidRPr="00667964">
          <w:rPr>
            <w:rStyle w:val="Hiperpovezava"/>
            <w:bCs/>
            <w:noProof/>
          </w:rPr>
          <w:t>5.2</w:t>
        </w:r>
        <w:r w:rsidR="00C56549" w:rsidRPr="00667964">
          <w:rPr>
            <w:rStyle w:val="Hiperpovezava"/>
            <w:noProof/>
          </w:rPr>
          <w:t xml:space="preserve"> PODATKOVNA BAZA</w:t>
        </w:r>
        <w:r w:rsidR="00C56549">
          <w:rPr>
            <w:noProof/>
            <w:webHidden/>
          </w:rPr>
          <w:tab/>
        </w:r>
        <w:r w:rsidR="00C56549">
          <w:rPr>
            <w:noProof/>
            <w:webHidden/>
          </w:rPr>
          <w:fldChar w:fldCharType="begin"/>
        </w:r>
        <w:r w:rsidR="00C56549">
          <w:rPr>
            <w:noProof/>
            <w:webHidden/>
          </w:rPr>
          <w:instrText xml:space="preserve"> PAGEREF _Toc143428287 \h </w:instrText>
        </w:r>
        <w:r w:rsidR="00C56549">
          <w:rPr>
            <w:noProof/>
            <w:webHidden/>
          </w:rPr>
        </w:r>
        <w:r w:rsidR="00C56549">
          <w:rPr>
            <w:noProof/>
            <w:webHidden/>
          </w:rPr>
          <w:fldChar w:fldCharType="separate"/>
        </w:r>
        <w:r w:rsidR="00C56549">
          <w:rPr>
            <w:noProof/>
            <w:webHidden/>
          </w:rPr>
          <w:t>21</w:t>
        </w:r>
        <w:r w:rsidR="00C56549">
          <w:rPr>
            <w:noProof/>
            <w:webHidden/>
          </w:rPr>
          <w:fldChar w:fldCharType="end"/>
        </w:r>
      </w:hyperlink>
    </w:p>
    <w:p w14:paraId="37BCD84A" w14:textId="4AE694CF"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8" w:history="1">
        <w:r w:rsidR="00C56549" w:rsidRPr="00667964">
          <w:rPr>
            <w:rStyle w:val="Hiperpovezava"/>
            <w:bCs/>
            <w:noProof/>
          </w:rPr>
          <w:t>5.3</w:t>
        </w:r>
        <w:r w:rsidR="00C56549" w:rsidRPr="00667964">
          <w:rPr>
            <w:rStyle w:val="Hiperpovezava"/>
            <w:noProof/>
          </w:rPr>
          <w:t xml:space="preserve"> ANGULAR(FRONTEND)</w:t>
        </w:r>
        <w:r w:rsidR="00C56549">
          <w:rPr>
            <w:noProof/>
            <w:webHidden/>
          </w:rPr>
          <w:tab/>
        </w:r>
        <w:r w:rsidR="00C56549">
          <w:rPr>
            <w:noProof/>
            <w:webHidden/>
          </w:rPr>
          <w:fldChar w:fldCharType="begin"/>
        </w:r>
        <w:r w:rsidR="00C56549">
          <w:rPr>
            <w:noProof/>
            <w:webHidden/>
          </w:rPr>
          <w:instrText xml:space="preserve"> PAGEREF _Toc143428288 \h </w:instrText>
        </w:r>
        <w:r w:rsidR="00C56549">
          <w:rPr>
            <w:noProof/>
            <w:webHidden/>
          </w:rPr>
        </w:r>
        <w:r w:rsidR="00C56549">
          <w:rPr>
            <w:noProof/>
            <w:webHidden/>
          </w:rPr>
          <w:fldChar w:fldCharType="separate"/>
        </w:r>
        <w:r w:rsidR="00C56549">
          <w:rPr>
            <w:noProof/>
            <w:webHidden/>
          </w:rPr>
          <w:t>22</w:t>
        </w:r>
        <w:r w:rsidR="00C56549">
          <w:rPr>
            <w:noProof/>
            <w:webHidden/>
          </w:rPr>
          <w:fldChar w:fldCharType="end"/>
        </w:r>
      </w:hyperlink>
    </w:p>
    <w:p w14:paraId="62C25923" w14:textId="106D32EA" w:rsidR="00C56549"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43428289" w:history="1">
        <w:r w:rsidR="00C56549" w:rsidRPr="00667964">
          <w:rPr>
            <w:rStyle w:val="Hiperpovezava"/>
            <w:bCs/>
            <w:noProof/>
          </w:rPr>
          <w:t>5.4</w:t>
        </w:r>
        <w:r w:rsidR="00C56549" w:rsidRPr="00667964">
          <w:rPr>
            <w:rStyle w:val="Hiperpovezava"/>
            <w:noProof/>
          </w:rPr>
          <w:t xml:space="preserve"> SPRING BOOT(BACKEND)</w:t>
        </w:r>
        <w:r w:rsidR="00C56549">
          <w:rPr>
            <w:noProof/>
            <w:webHidden/>
          </w:rPr>
          <w:tab/>
        </w:r>
        <w:r w:rsidR="00C56549">
          <w:rPr>
            <w:noProof/>
            <w:webHidden/>
          </w:rPr>
          <w:fldChar w:fldCharType="begin"/>
        </w:r>
        <w:r w:rsidR="00C56549">
          <w:rPr>
            <w:noProof/>
            <w:webHidden/>
          </w:rPr>
          <w:instrText xml:space="preserve"> PAGEREF _Toc143428289 \h </w:instrText>
        </w:r>
        <w:r w:rsidR="00C56549">
          <w:rPr>
            <w:noProof/>
            <w:webHidden/>
          </w:rPr>
        </w:r>
        <w:r w:rsidR="00C56549">
          <w:rPr>
            <w:noProof/>
            <w:webHidden/>
          </w:rPr>
          <w:fldChar w:fldCharType="separate"/>
        </w:r>
        <w:r w:rsidR="00C56549">
          <w:rPr>
            <w:noProof/>
            <w:webHidden/>
          </w:rPr>
          <w:t>22</w:t>
        </w:r>
        <w:r w:rsidR="00C56549">
          <w:rPr>
            <w:noProof/>
            <w:webHidden/>
          </w:rPr>
          <w:fldChar w:fldCharType="end"/>
        </w:r>
      </w:hyperlink>
    </w:p>
    <w:p w14:paraId="54E26DC7" w14:textId="190DB304" w:rsidR="00C56549"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43428290" w:history="1">
        <w:r w:rsidR="00C56549" w:rsidRPr="00667964">
          <w:rPr>
            <w:rStyle w:val="Hiperpovezava"/>
            <w:noProof/>
          </w:rPr>
          <w:t>LITRETURA IN VIRI</w:t>
        </w:r>
        <w:r w:rsidR="00C56549">
          <w:rPr>
            <w:noProof/>
            <w:webHidden/>
          </w:rPr>
          <w:tab/>
        </w:r>
        <w:r w:rsidR="00C56549">
          <w:rPr>
            <w:noProof/>
            <w:webHidden/>
          </w:rPr>
          <w:fldChar w:fldCharType="begin"/>
        </w:r>
        <w:r w:rsidR="00C56549">
          <w:rPr>
            <w:noProof/>
            <w:webHidden/>
          </w:rPr>
          <w:instrText xml:space="preserve"> PAGEREF _Toc143428290 \h </w:instrText>
        </w:r>
        <w:r w:rsidR="00C56549">
          <w:rPr>
            <w:noProof/>
            <w:webHidden/>
          </w:rPr>
        </w:r>
        <w:r w:rsidR="00C56549">
          <w:rPr>
            <w:noProof/>
            <w:webHidden/>
          </w:rPr>
          <w:fldChar w:fldCharType="separate"/>
        </w:r>
        <w:r w:rsidR="00C56549">
          <w:rPr>
            <w:noProof/>
            <w:webHidden/>
          </w:rPr>
          <w:t>23</w:t>
        </w:r>
        <w:r w:rsidR="00C56549">
          <w:rPr>
            <w:noProof/>
            <w:webHidden/>
          </w:rPr>
          <w:fldChar w:fldCharType="end"/>
        </w:r>
      </w:hyperlink>
    </w:p>
    <w:p w14:paraId="1D0EE521" w14:textId="0D9A51E0"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Naslov"/>
      </w:pPr>
      <w:bookmarkStart w:id="3" w:name="_Toc143428270"/>
      <w:r>
        <w:lastRenderedPageBreak/>
        <w:t>KAZALO PONAZORITEV</w:t>
      </w:r>
      <w:bookmarkEnd w:id="3"/>
    </w:p>
    <w:p w14:paraId="3396D7F2" w14:textId="17F979F6" w:rsidR="001B6954" w:rsidRDefault="00566CB3" w:rsidP="001B6954">
      <w:r>
        <w:t>KAZALO SLIK</w:t>
      </w:r>
    </w:p>
    <w:p w14:paraId="130F627A" w14:textId="73DE850C" w:rsidR="00C56549"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Slika" </w:instrText>
      </w:r>
      <w:r>
        <w:fldChar w:fldCharType="separate"/>
      </w:r>
      <w:hyperlink w:anchor="_Toc143428308" w:history="1">
        <w:r w:rsidR="00C56549" w:rsidRPr="00FE7106">
          <w:rPr>
            <w:rStyle w:val="Hiperpovezava"/>
            <w:b/>
            <w:bCs/>
            <w:noProof/>
          </w:rPr>
          <w:t>Slika 1: UML diagram za aplikacijo</w:t>
        </w:r>
        <w:r w:rsidR="00C56549">
          <w:rPr>
            <w:noProof/>
            <w:webHidden/>
          </w:rPr>
          <w:tab/>
        </w:r>
        <w:r w:rsidR="00C56549">
          <w:rPr>
            <w:noProof/>
            <w:webHidden/>
          </w:rPr>
          <w:fldChar w:fldCharType="begin"/>
        </w:r>
        <w:r w:rsidR="00C56549">
          <w:rPr>
            <w:noProof/>
            <w:webHidden/>
          </w:rPr>
          <w:instrText xml:space="preserve"> PAGEREF _Toc143428308 \h </w:instrText>
        </w:r>
        <w:r w:rsidR="00C56549">
          <w:rPr>
            <w:noProof/>
            <w:webHidden/>
          </w:rPr>
        </w:r>
        <w:r w:rsidR="00C56549">
          <w:rPr>
            <w:noProof/>
            <w:webHidden/>
          </w:rPr>
          <w:fldChar w:fldCharType="separate"/>
        </w:r>
        <w:r w:rsidR="00C56549">
          <w:rPr>
            <w:noProof/>
            <w:webHidden/>
          </w:rPr>
          <w:t>17</w:t>
        </w:r>
        <w:r w:rsidR="00C56549">
          <w:rPr>
            <w:noProof/>
            <w:webHidden/>
          </w:rPr>
          <w:fldChar w:fldCharType="end"/>
        </w:r>
      </w:hyperlink>
    </w:p>
    <w:p w14:paraId="504195CC" w14:textId="44BD7384" w:rsidR="00C5654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09" w:history="1">
        <w:r w:rsidR="00C56549" w:rsidRPr="00FE7106">
          <w:rPr>
            <w:rStyle w:val="Hiperpovezava"/>
            <w:b/>
            <w:bCs/>
            <w:noProof/>
          </w:rPr>
          <w:t>Slika 2: Zaslonska maska-prikaz divjih odlagališč</w:t>
        </w:r>
        <w:r w:rsidR="00C56549">
          <w:rPr>
            <w:noProof/>
            <w:webHidden/>
          </w:rPr>
          <w:tab/>
        </w:r>
        <w:r w:rsidR="00C56549">
          <w:rPr>
            <w:noProof/>
            <w:webHidden/>
          </w:rPr>
          <w:fldChar w:fldCharType="begin"/>
        </w:r>
        <w:r w:rsidR="00C56549">
          <w:rPr>
            <w:noProof/>
            <w:webHidden/>
          </w:rPr>
          <w:instrText xml:space="preserve"> PAGEREF _Toc143428309 \h </w:instrText>
        </w:r>
        <w:r w:rsidR="00C56549">
          <w:rPr>
            <w:noProof/>
            <w:webHidden/>
          </w:rPr>
        </w:r>
        <w:r w:rsidR="00C56549">
          <w:rPr>
            <w:noProof/>
            <w:webHidden/>
          </w:rPr>
          <w:fldChar w:fldCharType="separate"/>
        </w:r>
        <w:r w:rsidR="00C56549">
          <w:rPr>
            <w:noProof/>
            <w:webHidden/>
          </w:rPr>
          <w:t>18</w:t>
        </w:r>
        <w:r w:rsidR="00C56549">
          <w:rPr>
            <w:noProof/>
            <w:webHidden/>
          </w:rPr>
          <w:fldChar w:fldCharType="end"/>
        </w:r>
      </w:hyperlink>
    </w:p>
    <w:p w14:paraId="7F1C84C7" w14:textId="4525791A" w:rsidR="00C5654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10" w:history="1">
        <w:r w:rsidR="00C56549" w:rsidRPr="00FE7106">
          <w:rPr>
            <w:rStyle w:val="Hiperpovezava"/>
            <w:b/>
            <w:bCs/>
            <w:noProof/>
          </w:rPr>
          <w:t>Slika 3: Zaslonska maska-prikaz podatkov o izbranem divjem odlagališču</w:t>
        </w:r>
        <w:r w:rsidR="00C56549">
          <w:rPr>
            <w:noProof/>
            <w:webHidden/>
          </w:rPr>
          <w:tab/>
        </w:r>
        <w:r w:rsidR="00C56549">
          <w:rPr>
            <w:noProof/>
            <w:webHidden/>
          </w:rPr>
          <w:fldChar w:fldCharType="begin"/>
        </w:r>
        <w:r w:rsidR="00C56549">
          <w:rPr>
            <w:noProof/>
            <w:webHidden/>
          </w:rPr>
          <w:instrText xml:space="preserve"> PAGEREF _Toc143428310 \h </w:instrText>
        </w:r>
        <w:r w:rsidR="00C56549">
          <w:rPr>
            <w:noProof/>
            <w:webHidden/>
          </w:rPr>
        </w:r>
        <w:r w:rsidR="00C56549">
          <w:rPr>
            <w:noProof/>
            <w:webHidden/>
          </w:rPr>
          <w:fldChar w:fldCharType="separate"/>
        </w:r>
        <w:r w:rsidR="00C56549">
          <w:rPr>
            <w:noProof/>
            <w:webHidden/>
          </w:rPr>
          <w:t>18</w:t>
        </w:r>
        <w:r w:rsidR="00C56549">
          <w:rPr>
            <w:noProof/>
            <w:webHidden/>
          </w:rPr>
          <w:fldChar w:fldCharType="end"/>
        </w:r>
      </w:hyperlink>
    </w:p>
    <w:p w14:paraId="041EC60D" w14:textId="519FF140" w:rsidR="00C5654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11" w:history="1">
        <w:r w:rsidR="00C56549" w:rsidRPr="00FE7106">
          <w:rPr>
            <w:rStyle w:val="Hiperpovezava"/>
            <w:b/>
            <w:bCs/>
            <w:noProof/>
          </w:rPr>
          <w:t>Slika 4: Zaslonska maska-prijava uporabnika v sistem</w:t>
        </w:r>
        <w:r w:rsidR="00C56549">
          <w:rPr>
            <w:noProof/>
            <w:webHidden/>
          </w:rPr>
          <w:tab/>
        </w:r>
        <w:r w:rsidR="00C56549">
          <w:rPr>
            <w:noProof/>
            <w:webHidden/>
          </w:rPr>
          <w:fldChar w:fldCharType="begin"/>
        </w:r>
        <w:r w:rsidR="00C56549">
          <w:rPr>
            <w:noProof/>
            <w:webHidden/>
          </w:rPr>
          <w:instrText xml:space="preserve"> PAGEREF _Toc143428311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2BA088A9" w14:textId="502D6D45" w:rsidR="00C56549"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43428312" w:history="1">
        <w:r w:rsidR="00C56549" w:rsidRPr="00FE7106">
          <w:rPr>
            <w:rStyle w:val="Hiperpovezava"/>
            <w:b/>
            <w:bCs/>
            <w:noProof/>
          </w:rPr>
          <w:t>Slika 5: celoten proces prijave divjega odlagališča</w:t>
        </w:r>
        <w:r w:rsidR="00C56549">
          <w:rPr>
            <w:noProof/>
            <w:webHidden/>
          </w:rPr>
          <w:tab/>
        </w:r>
        <w:r w:rsidR="00C56549">
          <w:rPr>
            <w:noProof/>
            <w:webHidden/>
          </w:rPr>
          <w:fldChar w:fldCharType="begin"/>
        </w:r>
        <w:r w:rsidR="00C56549">
          <w:rPr>
            <w:noProof/>
            <w:webHidden/>
          </w:rPr>
          <w:instrText xml:space="preserve"> PAGEREF _Toc143428312 \h </w:instrText>
        </w:r>
        <w:r w:rsidR="00C56549">
          <w:rPr>
            <w:noProof/>
            <w:webHidden/>
          </w:rPr>
        </w:r>
        <w:r w:rsidR="00C56549">
          <w:rPr>
            <w:noProof/>
            <w:webHidden/>
          </w:rPr>
          <w:fldChar w:fldCharType="separate"/>
        </w:r>
        <w:r w:rsidR="00C56549">
          <w:rPr>
            <w:noProof/>
            <w:webHidden/>
          </w:rPr>
          <w:t>21</w:t>
        </w:r>
        <w:r w:rsidR="00C56549">
          <w:rPr>
            <w:noProof/>
            <w:webHidden/>
          </w:rPr>
          <w:fldChar w:fldCharType="end"/>
        </w:r>
      </w:hyperlink>
    </w:p>
    <w:p w14:paraId="22D15DF7" w14:textId="48A78E1D" w:rsidR="00566CB3" w:rsidRPr="001B6954" w:rsidRDefault="00566CB3" w:rsidP="001B6954">
      <w:r>
        <w:fldChar w:fldCharType="end"/>
      </w:r>
    </w:p>
    <w:p w14:paraId="753FCB63" w14:textId="4D227BA1" w:rsidR="00575FDE" w:rsidRDefault="00575FDE" w:rsidP="00575FDE">
      <w:r>
        <w:t>KAZALO TABEL</w:t>
      </w:r>
    </w:p>
    <w:p w14:paraId="7BACE995" w14:textId="03785C78" w:rsidR="00C56549"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Tabela" </w:instrText>
      </w:r>
      <w:r>
        <w:fldChar w:fldCharType="separate"/>
      </w:r>
      <w:hyperlink w:anchor="_Toc143428316" w:history="1">
        <w:r w:rsidR="00C56549" w:rsidRPr="006730A1">
          <w:rPr>
            <w:rStyle w:val="Hiperpovezava"/>
            <w:b/>
            <w:bCs/>
            <w:noProof/>
          </w:rPr>
          <w:t>Tabela 1: legenda simbolov procesnega modela</w:t>
        </w:r>
        <w:r w:rsidR="00C56549">
          <w:rPr>
            <w:noProof/>
            <w:webHidden/>
          </w:rPr>
          <w:tab/>
        </w:r>
        <w:r w:rsidR="00C56549">
          <w:rPr>
            <w:noProof/>
            <w:webHidden/>
          </w:rPr>
          <w:fldChar w:fldCharType="begin"/>
        </w:r>
        <w:r w:rsidR="00C56549">
          <w:rPr>
            <w:noProof/>
            <w:webHidden/>
          </w:rPr>
          <w:instrText xml:space="preserve"> PAGEREF _Toc143428316 \h </w:instrText>
        </w:r>
        <w:r w:rsidR="00C56549">
          <w:rPr>
            <w:noProof/>
            <w:webHidden/>
          </w:rPr>
        </w:r>
        <w:r w:rsidR="00C56549">
          <w:rPr>
            <w:noProof/>
            <w:webHidden/>
          </w:rPr>
          <w:fldChar w:fldCharType="separate"/>
        </w:r>
        <w:r w:rsidR="00C56549">
          <w:rPr>
            <w:noProof/>
            <w:webHidden/>
          </w:rPr>
          <w:t>19</w:t>
        </w:r>
        <w:r w:rsidR="00C56549">
          <w:rPr>
            <w:noProof/>
            <w:webHidden/>
          </w:rPr>
          <w:fldChar w:fldCharType="end"/>
        </w:r>
      </w:hyperlink>
    </w:p>
    <w:p w14:paraId="4148ED60" w14:textId="3389F73C" w:rsidR="00575FDE" w:rsidRDefault="00575FDE" w:rsidP="00575FDE">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Naslov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Naslov1"/>
      </w:pPr>
      <w:bookmarkStart w:id="4" w:name="_Toc143428271"/>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Default="00AD01C2" w:rsidP="00AD01C2">
      <w:r>
        <w:t>V Sloveniji je največja zbirka črnih odlagališč register, ki pa je star, neprijazen uporabnikom in nepopoln.</w:t>
      </w:r>
      <w:r w:rsidR="00CD2F35">
        <w:t xml:space="preserve"> Register ni državni</w:t>
      </w:r>
      <w:r w:rsidR="00B04473">
        <w:t>,</w:t>
      </w:r>
      <w:r w:rsidR="00CD2F35">
        <w:t xml:space="preserve"> temveč je last neprofitne organizacije Ekologi brez meja</w:t>
      </w:r>
      <w:r w:rsidR="00B04473">
        <w:t>, ki pa nima dovolj finančnih virov za vzdrževanje podatkov in nadgradnjo sistema.</w:t>
      </w:r>
      <w:r w:rsidR="00CD2F35">
        <w:t xml:space="preserve"> </w:t>
      </w:r>
      <w:r>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Default="00AD01C2" w:rsidP="005764C1">
      <w:r>
        <w:t xml:space="preserve">V diplomski nalogi želim narediti analizo trenutnega </w:t>
      </w:r>
      <w:r w:rsidR="003D09C3">
        <w:t>sistema za prijavo divjih odlagališč, raziskati trenutno stanje divjih odlagališč v Sloveniji</w:t>
      </w:r>
      <w:r>
        <w:t xml:space="preserve"> in razviti novo rešitev.</w:t>
      </w:r>
      <w:r w:rsidR="003D09C3">
        <w:t xml:space="preserve"> Raziskal bom tudi katero ministrstvo je pristojno za nadzor oziroma sanacijo divjih odlagališč, saj je letos(2023) prišlo do sprememb in se je ministrstvo za okolje in prostor razdelilo na dva ministrstva. </w:t>
      </w:r>
      <w:r>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t xml:space="preserve"> Pri razvoju aplikacije bom izdelal tudi vso potrebno dokumentacijo, ki bo naredila aplikacijo bolj razumljivo in </w:t>
      </w:r>
      <w:r w:rsidR="005764C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t xml:space="preserve">Zanesljiva baza podatkov lahko olajša pridobivanje finančnih </w:t>
      </w:r>
      <w:r>
        <w:lastRenderedPageBreak/>
        <w:t>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Naslov1"/>
      </w:pPr>
      <w:bookmarkStart w:id="5" w:name="_Toc143428272"/>
      <w:r>
        <w:t>2 DIVJA ODLAGALIŠČA V SLOVENIJI</w:t>
      </w:r>
      <w:bookmarkEnd w:id="5"/>
    </w:p>
    <w:p w14:paraId="3DFE0418" w14:textId="2C27D819" w:rsidR="008E5DBE" w:rsidRDefault="005732D2" w:rsidP="00052324">
      <w:r w:rsidRPr="005732D2">
        <w:t xml:space="preserve">Glede na najnovejše podatke iz Registra divjih odlagališč (stanje na dan </w:t>
      </w:r>
      <w:r w:rsidR="00194DE7">
        <w:t>16</w:t>
      </w:r>
      <w:r w:rsidRPr="005732D2">
        <w:t xml:space="preserve">. </w:t>
      </w:r>
      <w:r w:rsidR="00194DE7">
        <w:t>6</w:t>
      </w:r>
      <w:r w:rsidRPr="005732D2">
        <w:t>. 20</w:t>
      </w:r>
      <w:r w:rsidR="00194DE7">
        <w:t>23</w:t>
      </w:r>
      <w:r w:rsidRPr="005732D2">
        <w:t xml:space="preserve">) v Sloveniji obstaja približno </w:t>
      </w:r>
      <w:r w:rsidR="00194DE7">
        <w:t>8</w:t>
      </w:r>
      <w:r w:rsidRPr="005732D2">
        <w:t>.</w:t>
      </w:r>
      <w:r w:rsidR="00194DE7">
        <w:t>939</w:t>
      </w:r>
      <w:r w:rsidRPr="005732D2">
        <w:t xml:space="preserve"> neprečiščenih divjih odlagališč</w:t>
      </w:r>
      <w:r w:rsidR="001655AB">
        <w:t>, od tega jih 2202 vsebuje nevarne odpadke</w:t>
      </w:r>
      <w:r w:rsidRPr="005732D2">
        <w:t>.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r w:rsidR="00194DE7">
        <w:t xml:space="preserve"> Trenutno je v Sloveniji tudi 4834 očiščenih lokacij divjih odlagališč</w:t>
      </w:r>
      <w:r w:rsidR="001655AB">
        <w:t>(996 divjih odlagališč je vsebovalo nevarne odpadke)</w:t>
      </w:r>
      <w:r w:rsidR="00194DE7">
        <w:t>, kar nam pove, da se divja odlagališča sicer sanirajo ampak približno s tako hitrostjo kot nastajajo, saj je bilo decembra 2014 v Sloveniji 9437 neprečiščenih divjih odlagališč, danes pa jih je 8939.</w:t>
      </w:r>
      <w:r w:rsidR="001655AB">
        <w:t xml:space="preserve"> </w:t>
      </w:r>
      <w:r w:rsidR="002B0AED">
        <w:t>Za hitrejše zmanjšanje divjih odlagališč, je torej potrebno organizirati ali večje število sanacij ali na nek način zmanjšati število novo nastalih divjih odlagališč.</w:t>
      </w:r>
    </w:p>
    <w:p w14:paraId="73B1DCD8" w14:textId="77777777" w:rsidR="006A150E" w:rsidRDefault="006A150E" w:rsidP="006A150E">
      <w:pPr>
        <w:pStyle w:val="Naslov2"/>
      </w:pPr>
      <w:bookmarkStart w:id="6" w:name="_Toc143428273"/>
      <w:r>
        <w:t>2.1 NASTANEK DIVJIH ODLAGALIŠČ</w:t>
      </w:r>
      <w:bookmarkEnd w:id="6"/>
    </w:p>
    <w:p w14:paraId="57F303A3" w14:textId="295E439F" w:rsidR="0012704F" w:rsidRDefault="0012704F" w:rsidP="0012704F">
      <w:r>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Default="00123831" w:rsidP="0012704F">
      <w:r w:rsidRPr="00123831">
        <w:t>Eden od glavnih problemov današnjega časa so izdelki iz plasti</w:t>
      </w:r>
      <w:r>
        <w:t>ke</w:t>
      </w:r>
      <w:r w:rsidRPr="00123831">
        <w:t xml:space="preserv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123831">
        <w:t>mikroplastiko</w:t>
      </w:r>
      <w:proofErr w:type="spellEnd"/>
      <w:r w:rsidRPr="00123831">
        <w:t xml:space="preserve">, ki predstavlja </w:t>
      </w:r>
      <w:r>
        <w:t>velik</w:t>
      </w:r>
      <w:r w:rsidRPr="00123831">
        <w:t xml:space="preserve"> problem, </w:t>
      </w:r>
      <w:r>
        <w:t xml:space="preserve">saj </w:t>
      </w:r>
      <w:r w:rsidRPr="00123831">
        <w:t xml:space="preserve"> vstopa v kr</w:t>
      </w:r>
      <w:r>
        <w:t>i</w:t>
      </w:r>
      <w:r w:rsidRPr="00123831">
        <w:t xml:space="preserve"> živih bitij</w:t>
      </w:r>
      <w:r>
        <w:t xml:space="preserve">, tudi tistih, ki jih mi zaužijemo. Problem </w:t>
      </w:r>
      <w:proofErr w:type="spellStart"/>
      <w:r>
        <w:t>mikroplastike</w:t>
      </w:r>
      <w:proofErr w:type="spellEnd"/>
      <w:r>
        <w:t xml:space="preserve"> je, da ni dobrega načina za čiščenje </w:t>
      </w:r>
      <w:proofErr w:type="spellStart"/>
      <w:r>
        <w:t>mikroplastike</w:t>
      </w:r>
      <w:proofErr w:type="spellEnd"/>
      <w:r>
        <w:t xml:space="preserve"> iz narave. Divje odlagališče lahko očistimo ampak </w:t>
      </w:r>
      <w:proofErr w:type="spellStart"/>
      <w:r>
        <w:lastRenderedPageBreak/>
        <w:t>mikroplastika</w:t>
      </w:r>
      <w:proofErr w:type="spellEnd"/>
      <w:r>
        <w:t xml:space="preserve"> ostane v okolju, saj je ne moremo odstraniti, ker je v zelji in je premajhna, da bi jo odstranili.</w:t>
      </w:r>
      <w:r w:rsidRPr="00123831">
        <w:t xml:space="preserve"> </w:t>
      </w:r>
      <w:r w:rsidR="00EB3615" w:rsidRPr="00EB3615">
        <w:t>Leta 1950 je</w:t>
      </w:r>
      <w:r w:rsidR="00EB3615">
        <w:t xml:space="preserve"> </w:t>
      </w:r>
      <w:r w:rsidR="00EB3615" w:rsidRPr="00EB3615">
        <w:t xml:space="preserve"> bilo </w:t>
      </w:r>
      <w:r w:rsidR="00EB3615">
        <w:t xml:space="preserve">na svetu </w:t>
      </w:r>
      <w:r w:rsidR="00EB3615" w:rsidRPr="00EB3615">
        <w:t xml:space="preserve">proizvedenih </w:t>
      </w:r>
      <w:r w:rsidR="00EB3615">
        <w:t xml:space="preserve">le </w:t>
      </w:r>
      <w:r w:rsidR="00EB3615" w:rsidRPr="00EB3615">
        <w:t>1,5 milijona ton plastike, medtem ko leta 2023 ta številka že dosega 380 milijonov ton plastike</w:t>
      </w:r>
      <w:r w:rsidR="00EB3615">
        <w:t xml:space="preserve"> v letu</w:t>
      </w:r>
      <w:r w:rsidR="00EB3615" w:rsidRPr="00EB3615">
        <w:t>, pri čemer je 50</w:t>
      </w:r>
      <w:r w:rsidR="00D35E7F">
        <w:t xml:space="preserve"> odstotkov</w:t>
      </w:r>
      <w:r w:rsidR="00EB3615" w:rsidRPr="00EB3615">
        <w:t xml:space="preserve"> te plastike namenjene zgolj enkratni uporabi.</w:t>
      </w:r>
    </w:p>
    <w:p w14:paraId="79047472" w14:textId="1BB10533" w:rsidR="00EB3615" w:rsidRDefault="00EB3615" w:rsidP="0012704F">
      <w:r>
        <w:t>Še en sodoben vir odpadkov pa so elektronski odpadki, ki se jih prav tako najde na divjih odlagališčih. Količina elektronskih odpadkov v svetu eksponentno r</w:t>
      </w:r>
      <w:r w:rsidR="00D35E7F">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t>skih odpadkih</w:t>
      </w:r>
      <w:r w:rsidR="00D35E7F">
        <w:t xml:space="preserve">, izpustijo strupene stvari v okolje. To pa, tako kot pri </w:t>
      </w:r>
      <w:proofErr w:type="spellStart"/>
      <w:r w:rsidR="00D35E7F">
        <w:t>mikroplastiki</w:t>
      </w:r>
      <w:proofErr w:type="spellEnd"/>
      <w:r w:rsidR="00D35E7F">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fldChar w:fldCharType="begin"/>
      </w:r>
      <w:r w:rsidR="00B35397">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fldChar w:fldCharType="separate"/>
      </w:r>
      <w:r w:rsidR="00B35397" w:rsidRPr="00B35397">
        <w:rPr>
          <w:rFonts w:cs="Arial"/>
          <w:szCs w:val="24"/>
        </w:rPr>
        <w:t>(Mrak &amp; Damjanovič, 2019)</w:t>
      </w:r>
      <w:r w:rsidR="00B35397">
        <w:fldChar w:fldCharType="end"/>
      </w:r>
      <w:r w:rsidR="00D35E7F">
        <w:t xml:space="preserve"> </w:t>
      </w:r>
      <w:r w:rsidR="00B41490">
        <w:t>elektronskih odpadkov.</w:t>
      </w:r>
    </w:p>
    <w:p w14:paraId="61069A58" w14:textId="1393B204" w:rsidR="00B35397" w:rsidRDefault="00B35397" w:rsidP="0012704F">
      <w:r>
        <w:t>V Sloveniji se divja odlagališča nahajajo predvsem v bližini naselij, na lokacijah, ki so skrite  očem. Najpogosteje so v bližini cest in kolovozov. Razlogi</w:t>
      </w:r>
      <w:r w:rsidR="00FB0462">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fldChar w:fldCharType="begin"/>
      </w:r>
      <w:r w:rsidR="00FB0462">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fldChar w:fldCharType="separate"/>
      </w:r>
      <w:r w:rsidR="00FB0462" w:rsidRPr="00FB0462">
        <w:rPr>
          <w:rFonts w:cs="Arial"/>
          <w:szCs w:val="24"/>
        </w:rPr>
        <w:t>(Mrak &amp; Damjanovič, 2019)</w:t>
      </w:r>
      <w:r w:rsidR="00FB0462">
        <w:fldChar w:fldCharType="end"/>
      </w:r>
      <w:r w:rsidR="00FB0462">
        <w:t>.</w:t>
      </w:r>
    </w:p>
    <w:p w14:paraId="04AE8362" w14:textId="206DF750" w:rsidR="006A150E" w:rsidRDefault="006A150E" w:rsidP="006A150E">
      <w:pPr>
        <w:pStyle w:val="Naslov2"/>
      </w:pPr>
      <w:bookmarkStart w:id="7" w:name="_Toc143428274"/>
      <w:r>
        <w:t>2.2 PREPREČEVANJE DIVJIH ODLAGALIŠČ</w:t>
      </w:r>
      <w:bookmarkEnd w:id="7"/>
      <w:r>
        <w:t xml:space="preserve"> </w:t>
      </w:r>
    </w:p>
    <w:p w14:paraId="2C28DA65" w14:textId="6CE1D1F5" w:rsidR="000A1999" w:rsidRDefault="000A1999" w:rsidP="000A1999">
      <w:r>
        <w:t>Trenutno je glavni način preprečevanja nezakonitega odlaganja inšpekcijski nadzor. Inšpekcijski postopek pa se lahko sproži šele, ko je divje odlagališče že nastalo in je škoda že povzročena. Trenutni uradni preventivni ukrepi se osredotočajo le na rezultate in ne na vzroke nelegalnega odlaganja odpadkov.</w:t>
      </w:r>
      <w:r w:rsidR="00283926">
        <w:t xml:space="preserve"> Inšpekcijski postopek dostikrat zmanjša nezakonito aktivnost na območju, ampak le za nekaj časa, potem pa učinki izginejo in divje odlagališče zopet nastane. Večina sredstev, povezanih z divjimi odlagališči, je namenjenih njihovemu odstranjevanju in sanaciji območij.</w:t>
      </w:r>
      <w:r w:rsidR="0042138F">
        <w:t xml:space="preserve"> Ti stroški, pa bi lahko bili precej manjši, če bi bilo nekaj sredstev namenjenih za preprečevanje nastanka divjih odlagališč. </w:t>
      </w:r>
      <w:r w:rsidR="0042138F" w:rsidRPr="0042138F">
        <w:t>Da bi se soočili s tem izzivom, je ključno aktivno povezovanje in sodelovanje lokalnih skupnosti</w:t>
      </w:r>
      <w:r w:rsidR="0042138F">
        <w:t>,</w:t>
      </w:r>
      <w:r w:rsidR="0042138F" w:rsidRPr="0042138F">
        <w:t xml:space="preserve"> </w:t>
      </w:r>
      <w:r w:rsidR="0042138F">
        <w:t>p</w:t>
      </w:r>
      <w:r w:rsidR="0042138F" w:rsidRPr="0042138F">
        <w:t xml:space="preserve">oleg tega je potrebno razviti premišljene politike in instrumente za preprečevanje ter </w:t>
      </w:r>
      <w:r w:rsidR="0042138F">
        <w:t>te</w:t>
      </w:r>
      <w:r w:rsidR="0042138F" w:rsidRPr="0042138F">
        <w:t xml:space="preserve"> dosledno in kompetentno izvajati.</w:t>
      </w:r>
      <w:r w:rsidR="0042138F">
        <w:t xml:space="preserve"> </w:t>
      </w:r>
      <w:r w:rsidR="0042138F" w:rsidRPr="0042138F">
        <w:t>Le skupen pristop, kjer lokalne skupnosti, vlade in pristojne institucije delujejo združeno, lahko prinese učinkovite rešitve in zmanjša nezakonito odlaganje odpadkov. Sodelovanje, načrtovanje in dosledna izvedba so ključni dejavniki za trajnostno upravljanje odpadkov in ohranjanje okolja za prihodnje generacije.</w:t>
      </w:r>
    </w:p>
    <w:p w14:paraId="2D173BCC" w14:textId="02A8631E" w:rsidR="00601E85" w:rsidRDefault="00601E85" w:rsidP="000A1999">
      <w:r>
        <w:lastRenderedPageBreak/>
        <w:t xml:space="preserve">Običajno </w:t>
      </w:r>
      <w:r w:rsidRPr="00601E85">
        <w:t>nezakonito odlaganje odpadkov zahteva manj truda kot zakonito odlaganje. Vendar pa lokalne skupnosti imajo možnost spremeniti to ravnovesje in olajšati zakonito odlaganje ter otežiti nezakonito odlaganje. Po čiščenju območij se pogosto soočamo s ponovnim odlaganjem odpadkov, kar so opazili tudi v društvu Ekologi brez meja med vseslovenskimi čistilnimi akcijami "Očistimo Slovenijo". S strukturnimi rešitvami lahko lokalne skupnosti zmanjšajo dostopnost do priljubljenih mest za nezakonito odlaganje, povečajo tveganje za odkritje storilcev in jih s tem odvrnejo od nezakonitih dejanj. Očiščenje območja v kombinaciji s postavitvijo opozorilnih znakov, ovir, osvetlitvijo, urejanjem okolice ali povečanjem preglednosti območja lahko prispeva k zmanjšanju ali celo odpravi ponavljajočega se odlaganja</w:t>
      </w:r>
      <w:r w:rsidR="00DE16FE">
        <w:fldChar w:fldCharType="begin"/>
      </w:r>
      <w:r w:rsidR="00DE16FE">
        <w:instrText xml:space="preserve"> ADDIN ZOTERO_ITEM CSL_CITATION {"citationID":"SC7MYV75","properties":{"formattedCitation":"(Loznar et al., 2015)","plainCitation":"(Loznar et al., 2015)","noteIndex":0},"citationItems":[{"id":8,"uris":["http://zotero.org/users/local/0nIZdbS0/items/H3R4V5MF"],"itemData":{"id":8,"type":"article-journal","title":"PRIJAVI DIVJE ODLAGALIŠČE","URL":"http://zagovorniki-okolja.si/wp-content/uploads/2018/11/Prijavi-divje-odlagali%C5%A1%C4%8De-A.-Lozar-V.-Bu%C4%87an-I.-Lipu%C5%A1-A.-Kav%C4%8Di%C4%8D-G.-Mohar-A.-Odar.pdf","author":[{"family":"Loznar","given":"Ana"},{"family":"Bućan","given":"Vesna"},{"family":"Lipuš","given":"Ines"},{"family":"Kavčič","given":"Anja"},{"family":"Mohar","given":"Gregor"},{"family":"Odar","given":"Andreja"}],"issued":{"date-parts":[["2015",5]]}}}],"schema":"https://github.com/citation-style-language/schema/raw/master/csl-citation.json"} </w:instrText>
      </w:r>
      <w:r w:rsidR="00DE16FE">
        <w:fldChar w:fldCharType="separate"/>
      </w:r>
      <w:r w:rsidR="00DE16FE" w:rsidRPr="00DE16FE">
        <w:rPr>
          <w:rFonts w:cs="Arial"/>
        </w:rPr>
        <w:t>(Loznar et al., 2015)</w:t>
      </w:r>
      <w:r w:rsidR="00DE16FE">
        <w:fldChar w:fldCharType="end"/>
      </w:r>
      <w:r w:rsidRPr="00601E85">
        <w:t>.</w:t>
      </w:r>
    </w:p>
    <w:p w14:paraId="7D985D13" w14:textId="55B8DBFB" w:rsidR="0042138F" w:rsidRPr="000A1999" w:rsidRDefault="002A3316" w:rsidP="000A1999">
      <w:r>
        <w:t>Običajno se posamezniki in podjetja odločajo za odlaganje odpadkov na divja odlagališča, da bi se izognili stroškom legalne odstranitve. Podjetja,</w:t>
      </w:r>
      <w:r w:rsidR="0070390C">
        <w:t xml:space="preserve"> </w:t>
      </w:r>
      <w:r>
        <w:t>ki pri svojem delu, generirajo veliko odpadkov(</w:t>
      </w:r>
      <w:r w:rsidR="0070390C">
        <w:t>proizvodnja, gradbeništvo, kemične in farmacevtske industrije, Trgovinske in veleprodajne dejavnosti, gostinstvo</w:t>
      </w:r>
      <w:r>
        <w:t>)</w:t>
      </w:r>
      <w:r w:rsidR="0070390C">
        <w:t xml:space="preserve"> lahko z nelegalnim odlaganjem odpadkov p</w:t>
      </w:r>
      <w:r w:rsidR="0048241E">
        <w:t xml:space="preserve">ridobijo oziroma prihranijo veliko denarja. Posamezna gospodinjstva pa se hočejo izogniti večjem trudu in stroškov odvoza odpadkov v zbirne centre. Občine, ki so finančno zmožne, bi morale zagotavljati  brezplačne ali subvencionirane možnosti za odvoz in odlaganje odpadkov posameznikov in podjetij.  To bi spodbudilo uporabo zbirnih mest in korektnih opcij </w:t>
      </w:r>
      <w:r w:rsidR="001A6FFA">
        <w:t>odvoza odpadkov, kar pomeni manj odpadkov na divjih odlagališčih. Občine pa bi s tem postale tudi bolj privlačne za podjetja in turizem. Globe za odlaganje odpadkov na divjih odlagališčih so zasnovane tako, da se korist nelegalnega odlaganja zmanjša. Običajno mora storilec plačati tako globo, da krije sanacijo nelegalno odloženih odpadkov.</w:t>
      </w:r>
      <w:r w:rsidR="004E0CFE">
        <w:t xml:space="preserve"> Seveda pa je storilce težko odkriti, še težje pa je dokazati katere in koliko odpadkov je odvrgel storilec na določeno divje odlagališče, tako da sanacijo odlagališča običajno plača lokalna skupnost oziroma občina. Sem mnenja, da bi se globe za odlaganje odpadkov na divjih odlagališčih morale povečati, ali pa bi morali poleg globe opravljati še kakšno delo oziroma pomoč(ne denarna) pri sanaciji divjega odlagališča. </w:t>
      </w:r>
    </w:p>
    <w:p w14:paraId="1CC9CC47" w14:textId="77777777" w:rsidR="006A150E" w:rsidRDefault="006A150E" w:rsidP="00052324"/>
    <w:p w14:paraId="10DAA36E" w14:textId="0EEA638D" w:rsidR="005732D2" w:rsidRDefault="005732D2" w:rsidP="005732D2">
      <w:pPr>
        <w:pStyle w:val="Naslov1"/>
      </w:pPr>
      <w:bookmarkStart w:id="8" w:name="_Toc143428275"/>
      <w:r>
        <w:t>3 TRENUTNI SISTEM ZA PRIJAVO DIVJIH ODLAGALIŠČ</w:t>
      </w:r>
      <w:bookmarkEnd w:id="8"/>
    </w:p>
    <w:p w14:paraId="37CE872F" w14:textId="2ADBEA6E" w:rsidR="001F0A02" w:rsidRDefault="001F0A02" w:rsidP="001F0A02">
      <w:r>
        <w:t xml:space="preserve">V tem poglavju bom obrazložil uraden postopek prijave divjega odlagališča, zakonsko podlago in </w:t>
      </w:r>
      <w:r w:rsidR="00B35397">
        <w:t>prisojnosti</w:t>
      </w:r>
      <w:r>
        <w:t xml:space="preserve"> inšpekcij, ki pokrivajo divja odlagališča. Prav tako pa bom omenil postopek neuradne prijave divjega odlagališča nevladni </w:t>
      </w:r>
      <w:r w:rsidR="00B35397">
        <w:t>organizaciji</w:t>
      </w:r>
      <w:r>
        <w:t>.</w:t>
      </w:r>
    </w:p>
    <w:p w14:paraId="33F6C874" w14:textId="486EA729" w:rsidR="004E5614" w:rsidRPr="001F0A02" w:rsidRDefault="004E5614" w:rsidP="004E5614">
      <w:pPr>
        <w:pStyle w:val="Naslov2"/>
      </w:pPr>
      <w:bookmarkStart w:id="9" w:name="_Toc143428276"/>
      <w:r>
        <w:lastRenderedPageBreak/>
        <w:t>3.1 PRISTOJNI INŠPEKTORATI</w:t>
      </w:r>
      <w:bookmarkEnd w:id="9"/>
      <w:r>
        <w:t xml:space="preserve"> </w:t>
      </w:r>
    </w:p>
    <w:p w14:paraId="2D34CB30" w14:textId="709670E0"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 xml:space="preserve">V </w:t>
      </w:r>
      <w:r w:rsidR="00B35397">
        <w:t>Sloveniji</w:t>
      </w:r>
      <w:r w:rsidR="00574C85">
        <w:t xml:space="preserve"> imamo </w:t>
      </w:r>
      <w:r w:rsidR="00B35397">
        <w:t>trenutno</w:t>
      </w:r>
      <w:r w:rsidR="00574C85">
        <w:t xml:space="preserve"> dva </w:t>
      </w:r>
      <w:r w:rsidR="00B35397">
        <w:t>inšpektorata</w:t>
      </w:r>
      <w:r w:rsidR="00574C85">
        <w:t>, ki delno pokrivata področja odlaganja smeti in onesnaževanja. To sta inšpektorat za okolje</w:t>
      </w:r>
      <w:r w:rsidR="004E5614">
        <w:t xml:space="preserve"> in prostor in </w:t>
      </w:r>
      <w:r w:rsidR="00B35397">
        <w:t>inšpektorat</w:t>
      </w:r>
      <w:r w:rsidR="004E5614">
        <w:t xml:space="preserve"> za naravne vire in prostor. Inšpektorat za okolje in prostor</w:t>
      </w:r>
      <w:r w:rsidR="00574C85">
        <w:t xml:space="preserve"> opravlja naloge inšpekcijskega </w:t>
      </w:r>
      <w:r w:rsidR="00B35397">
        <w:t>nadzora</w:t>
      </w:r>
      <w:r w:rsidR="00574C85">
        <w:t xml:space="preserve"> nad izvajanjem predpisov iz naslednjih področij: </w:t>
      </w:r>
    </w:p>
    <w:p w14:paraId="5D68D8AE" w14:textId="04EAB5B0" w:rsidR="00574C85" w:rsidRPr="004E5614" w:rsidRDefault="00C72512" w:rsidP="00574C85">
      <w:pPr>
        <w:pStyle w:val="Odstavekseznama"/>
        <w:numPr>
          <w:ilvl w:val="0"/>
          <w:numId w:val="18"/>
        </w:numPr>
        <w:rPr>
          <w:i/>
          <w:iCs/>
        </w:rPr>
      </w:pPr>
      <w:r w:rsidRPr="004E5614">
        <w:rPr>
          <w:i/>
          <w:iCs/>
        </w:rPr>
        <w:t>ravnanja z odpadki in čezmejnim pošiljanjem odpadkov,</w:t>
      </w:r>
    </w:p>
    <w:p w14:paraId="0B2A29AF" w14:textId="5C64ED7C" w:rsidR="00C72512" w:rsidRDefault="00C72512" w:rsidP="00574C85">
      <w:pPr>
        <w:pStyle w:val="Odstavekseznama"/>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Odstavekseznama"/>
        <w:numPr>
          <w:ilvl w:val="0"/>
          <w:numId w:val="18"/>
        </w:numPr>
      </w:pPr>
      <w:r>
        <w:t>emisij snovi v zrak iz nepremičnih virov onesnaževanja,</w:t>
      </w:r>
    </w:p>
    <w:p w14:paraId="0C9589FF" w14:textId="4D0F9492" w:rsidR="00C72512" w:rsidRDefault="00C72512" w:rsidP="00574C85">
      <w:pPr>
        <w:pStyle w:val="Odstavekseznama"/>
        <w:numPr>
          <w:ilvl w:val="0"/>
          <w:numId w:val="18"/>
        </w:numPr>
      </w:pPr>
      <w:r>
        <w:t>dimnikarskih storitev,</w:t>
      </w:r>
    </w:p>
    <w:p w14:paraId="10E1B010" w14:textId="02F9F651" w:rsidR="00C72512" w:rsidRDefault="00C72512" w:rsidP="00574C85">
      <w:pPr>
        <w:pStyle w:val="Odstavekseznama"/>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Odstavekseznama"/>
        <w:numPr>
          <w:ilvl w:val="0"/>
          <w:numId w:val="18"/>
        </w:numPr>
      </w:pPr>
      <w:r>
        <w:t>hrupa,</w:t>
      </w:r>
    </w:p>
    <w:p w14:paraId="044A4C94" w14:textId="4478309A" w:rsidR="00C72512" w:rsidRDefault="00C72512" w:rsidP="00574C85">
      <w:pPr>
        <w:pStyle w:val="Odstavekseznama"/>
        <w:numPr>
          <w:ilvl w:val="0"/>
          <w:numId w:val="18"/>
        </w:numPr>
      </w:pPr>
      <w:r>
        <w:t>elektromagnetnega sevanja</w:t>
      </w:r>
    </w:p>
    <w:p w14:paraId="6CC145A0" w14:textId="0B27F669" w:rsidR="00C72512" w:rsidRDefault="00C72512" w:rsidP="00574C85">
      <w:pPr>
        <w:pStyle w:val="Odstavekseznama"/>
        <w:numPr>
          <w:ilvl w:val="0"/>
          <w:numId w:val="18"/>
        </w:numPr>
      </w:pPr>
      <w:r>
        <w:t>svetlobnega onesnaževanja,</w:t>
      </w:r>
    </w:p>
    <w:p w14:paraId="3A40F932" w14:textId="54249BEA" w:rsidR="00C72512" w:rsidRDefault="00C72512" w:rsidP="00574C85">
      <w:pPr>
        <w:pStyle w:val="Odstavekseznama"/>
        <w:numPr>
          <w:ilvl w:val="0"/>
          <w:numId w:val="18"/>
        </w:numPr>
      </w:pPr>
      <w:r>
        <w:t>državne meteorološke, hidrološke, oceanografske in seizmološke službe,</w:t>
      </w:r>
    </w:p>
    <w:p w14:paraId="736E7F29" w14:textId="045A6C49" w:rsidR="00C72512" w:rsidRDefault="00C72512" w:rsidP="00574C85">
      <w:pPr>
        <w:pStyle w:val="Odstavekseznama"/>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Odstavekseznama"/>
        <w:numPr>
          <w:ilvl w:val="0"/>
          <w:numId w:val="18"/>
        </w:numPr>
      </w:pPr>
      <w:r>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Default="00C72512" w:rsidP="00574C85">
      <w:pPr>
        <w:pStyle w:val="Odstavekseznama"/>
        <w:numPr>
          <w:ilvl w:val="0"/>
          <w:numId w:val="18"/>
        </w:numPr>
      </w:pPr>
      <w:r>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t>Inšpektorat</w:t>
      </w:r>
      <w:r>
        <w:t xml:space="preserve"> vodi tudi evidence o </w:t>
      </w:r>
      <w:r w:rsidR="00B35397">
        <w:t>izdanih</w:t>
      </w:r>
      <w:r>
        <w:t xml:space="preserve"> soglasjih in dejanskih prevozih, opravljenih v okv</w:t>
      </w:r>
      <w:r w:rsidR="00872861">
        <w:t>iru teh soglasij</w:t>
      </w:r>
      <w:r w:rsidR="004E5614">
        <w:t>.</w:t>
      </w:r>
    </w:p>
    <w:p w14:paraId="5765762B" w14:textId="77777777" w:rsidR="001A0275" w:rsidRDefault="001A0275" w:rsidP="001A0275"/>
    <w:p w14:paraId="2BBBA13B" w14:textId="3A2F6568" w:rsidR="00872861" w:rsidRDefault="00E624B2" w:rsidP="00C216D6">
      <w:r>
        <w:t xml:space="preserve">V </w:t>
      </w:r>
      <w:r w:rsidR="00B35397">
        <w:t>inšpektoratu</w:t>
      </w:r>
      <w:r w:rsidR="00872861">
        <w:t xml:space="preserve"> za naravne vire in prostor,</w:t>
      </w:r>
      <w:r w:rsidR="00B35397">
        <w:t xml:space="preserve"> </w:t>
      </w:r>
      <w:r w:rsidR="00872861">
        <w:t>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Odstavekseznama"/>
        <w:numPr>
          <w:ilvl w:val="0"/>
          <w:numId w:val="30"/>
        </w:numPr>
      </w:pPr>
      <w:r>
        <w:lastRenderedPageBreak/>
        <w:t>varstvo in urejanje voda, vodna in priobalna zemljišča, vodne pravice, rabo vode, ter vodna soglasja in dovoljenja,</w:t>
      </w:r>
    </w:p>
    <w:p w14:paraId="56668B14" w14:textId="014AC37F" w:rsidR="00C216D6" w:rsidRDefault="00C216D6" w:rsidP="00955A39">
      <w:pPr>
        <w:pStyle w:val="Odstavekseznama"/>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Odstavekseznama"/>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Default="00E555B9" w:rsidP="00C216D6">
      <w:r>
        <w:t xml:space="preserve">Zakonodaja določa zelo obsežno delovno področje inšpektorjev za naravo in vode, kar povzroči visoko </w:t>
      </w:r>
      <w:r w:rsidR="00B35397">
        <w:t>število</w:t>
      </w:r>
      <w:r>
        <w:t xml:space="preserve"> zavezancev, to pa pomeni, da pri nadzoru, ki ga morajo opraviti, določijo prioriteto z </w:t>
      </w:r>
      <w:r w:rsidR="00B35397">
        <w:t>naslednjimi</w:t>
      </w:r>
      <w:r>
        <w:t xml:space="preserve"> kriteriji:</w:t>
      </w:r>
    </w:p>
    <w:p w14:paraId="5EEF15C9" w14:textId="449EF450" w:rsidR="00E555B9" w:rsidRDefault="00E555B9" w:rsidP="00E555B9">
      <w:pPr>
        <w:pStyle w:val="Odstavekseznama"/>
        <w:numPr>
          <w:ilvl w:val="0"/>
          <w:numId w:val="20"/>
        </w:numPr>
      </w:pPr>
      <w:r>
        <w:t>vpliv dejavnosti na vode in naravo</w:t>
      </w:r>
    </w:p>
    <w:p w14:paraId="6A917A16" w14:textId="7ACE66BF" w:rsidR="00E555B9" w:rsidRDefault="00E555B9" w:rsidP="00E555B9">
      <w:pPr>
        <w:pStyle w:val="Odstavekseznama"/>
        <w:numPr>
          <w:ilvl w:val="0"/>
          <w:numId w:val="20"/>
        </w:numPr>
      </w:pPr>
      <w:r>
        <w:t>zaveze za doseganje skladnosti z evropskim pravnim redom, ki jih mora zagotavljati Slovenija,</w:t>
      </w:r>
    </w:p>
    <w:p w14:paraId="37C7A31C" w14:textId="60BE2CED" w:rsidR="00E555B9" w:rsidRDefault="00E555B9" w:rsidP="00E555B9">
      <w:pPr>
        <w:pStyle w:val="Odstavekseznama"/>
        <w:numPr>
          <w:ilvl w:val="0"/>
          <w:numId w:val="20"/>
        </w:numPr>
      </w:pPr>
      <w:r>
        <w:t>glede na cilje nacionalnih strategij, akcijskih načrtov, operativnih programov ipd.,</w:t>
      </w:r>
    </w:p>
    <w:p w14:paraId="0D5815B1" w14:textId="7522011D" w:rsidR="00E555B9" w:rsidRDefault="00E555B9" w:rsidP="00E555B9">
      <w:pPr>
        <w:pStyle w:val="Odstavekseznama"/>
        <w:numPr>
          <w:ilvl w:val="0"/>
          <w:numId w:val="20"/>
        </w:numPr>
      </w:pPr>
      <w:r>
        <w:t>zaznan obseg kršitev na posameznih področjih</w:t>
      </w:r>
    </w:p>
    <w:p w14:paraId="534998C0" w14:textId="3DF8E54B" w:rsidR="00E555B9" w:rsidRDefault="00E555B9" w:rsidP="00E555B9">
      <w:pPr>
        <w:pStyle w:val="Odstavekseznama"/>
        <w:numPr>
          <w:ilvl w:val="0"/>
          <w:numId w:val="20"/>
        </w:numPr>
      </w:pPr>
      <w:r>
        <w:t>ugotovitve mo</w:t>
      </w:r>
      <w:r w:rsidR="004252BB">
        <w:t>nitoringov,</w:t>
      </w:r>
    </w:p>
    <w:p w14:paraId="2DB04333" w14:textId="59832935" w:rsidR="004252BB" w:rsidRDefault="004252BB" w:rsidP="004252BB">
      <w:pPr>
        <w:pStyle w:val="Odstavekseznama"/>
        <w:numPr>
          <w:ilvl w:val="0"/>
          <w:numId w:val="20"/>
        </w:numPr>
      </w:pPr>
      <w:r>
        <w:t xml:space="preserve">analize </w:t>
      </w:r>
      <w:r w:rsidR="00B35397">
        <w:t>obremenitev</w:t>
      </w:r>
      <w:r>
        <w:t xml:space="preserve"> in vplivov na vode.</w:t>
      </w:r>
    </w:p>
    <w:p w14:paraId="76EF9388" w14:textId="5FFBC89B" w:rsidR="005E3B93" w:rsidRDefault="00E624B2" w:rsidP="003807C7">
      <w:r w:rsidRPr="00E624B2">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t xml:space="preserve"> </w:t>
      </w:r>
    </w:p>
    <w:p w14:paraId="613F6EA5" w14:textId="5E543B67" w:rsidR="005E3B93" w:rsidRDefault="005E3B93" w:rsidP="005E3B93">
      <w:r>
        <w:t>V situacijah nezakonitega od</w:t>
      </w:r>
      <w:r w:rsidR="00B35397">
        <w:t>laganja</w:t>
      </w:r>
      <w:r>
        <w:t xml:space="preserve"> odpadkov, kjer je povzročitelj identificiran in gre za komunalne odpadke, je odgovornost za nadzor v pristojnosti občin. V primerih, kjer je povzročitelj identificiran in gre za druge vrste odpadkov, je za ukrepanje </w:t>
      </w:r>
      <w:r w:rsidR="00B35397">
        <w:t>pristojna</w:t>
      </w:r>
      <w:r>
        <w:t xml:space="preserve"> državna </w:t>
      </w:r>
      <w:r w:rsidR="00B35397">
        <w:t>inšpe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8E5DBE">
        <w:t xml:space="preserve">Inšpektorata Republike Slovenije za okolje in </w:t>
      </w:r>
      <w:r w:rsidR="00CD5C56" w:rsidRPr="008E5DBE">
        <w:t>energijo</w:t>
      </w:r>
      <w:r>
        <w:t xml:space="preserve"> kot tudi inšpektorji Medobčinskih inšpektoratov.</w:t>
      </w:r>
    </w:p>
    <w:p w14:paraId="6829D88E" w14:textId="7E9938A5" w:rsidR="00ED11BB" w:rsidRDefault="008E5DBE" w:rsidP="00441578">
      <w:r>
        <w:t>Na ministerstvu za okolje, podnebje in energijo pravijo, da se p</w:t>
      </w:r>
      <w:r w:rsidR="00E624B2" w:rsidRPr="008E5DBE">
        <w:t>rijav</w:t>
      </w:r>
      <w:r>
        <w:t>a</w:t>
      </w:r>
      <w:r w:rsidR="00E624B2" w:rsidRPr="008E5DBE">
        <w:t xml:space="preserve"> d</w:t>
      </w:r>
      <w:r w:rsidR="003807C7" w:rsidRPr="008E5DBE">
        <w:t>ivje</w:t>
      </w:r>
      <w:r>
        <w:t xml:space="preserve">ga </w:t>
      </w:r>
      <w:r w:rsidR="003807C7" w:rsidRPr="008E5DBE">
        <w:t xml:space="preserve"> odlagališč</w:t>
      </w:r>
      <w:r>
        <w:t>a</w:t>
      </w:r>
      <w:r w:rsidR="003807C7" w:rsidRPr="008E5DBE">
        <w:t xml:space="preserve"> </w:t>
      </w:r>
      <w:r w:rsidR="00E624B2" w:rsidRPr="008E5DBE">
        <w:t>opravi</w:t>
      </w:r>
      <w:r w:rsidR="003807C7" w:rsidRPr="008E5DBE">
        <w:t xml:space="preserve"> na inšpektorat</w:t>
      </w:r>
      <w:r w:rsidR="00E624B2" w:rsidRPr="008E5DBE">
        <w:t>u</w:t>
      </w:r>
      <w:r w:rsidR="003807C7" w:rsidRPr="008E5DBE">
        <w:t xml:space="preserve"> </w:t>
      </w:r>
      <w:r w:rsidR="00ED11BB" w:rsidRPr="008E5DBE">
        <w:t>za okolje in energijo</w:t>
      </w:r>
      <w:r>
        <w:t>, ki spada pod to ministrstvo</w:t>
      </w:r>
      <w:r w:rsidR="00E624B2" w:rsidRPr="008E5DBE">
        <w:t>.</w:t>
      </w:r>
      <w:r w:rsidR="00E624B2">
        <w:t xml:space="preserve"> </w:t>
      </w:r>
      <w:r w:rsidR="00AE4908">
        <w:t xml:space="preserve">Prijavo lahko opravimo osebno, po pošti ali elektronsko. Za elektronsko prijavo sta potrebna </w:t>
      </w:r>
      <w:r w:rsidR="00B35397">
        <w:t>elektronska</w:t>
      </w:r>
      <w:r w:rsidR="00AE4908">
        <w:t xml:space="preserve"> prijava in elektronski podpis. V obrazcu za prijavo moramo izpolniti podatke o kršitelju, opisati lokacijo in opis kršitve in pa </w:t>
      </w:r>
      <w:r w:rsidR="00B35397">
        <w:t>napisati</w:t>
      </w:r>
      <w:r w:rsidR="00AE4908">
        <w:t xml:space="preserve"> datum kršitve. </w:t>
      </w:r>
      <w:r w:rsidR="00AE4908">
        <w:lastRenderedPageBreak/>
        <w:t>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Naslov2"/>
      </w:pPr>
      <w:bookmarkStart w:id="10" w:name="_Toc143428277"/>
      <w:r>
        <w:t>3.2 DRUGI NAČINI PRIJAVE DIVJIH ODLAGALIŠČ</w:t>
      </w:r>
      <w:bookmarkEnd w:id="10"/>
    </w:p>
    <w:p w14:paraId="6A631712" w14:textId="7AC0C82D"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t>prostovoljci</w:t>
      </w:r>
      <w:r w:rsidR="005B6E6D">
        <w:t xml:space="preserve"> počistili to odlagališče. Lahko se jim tudi pridružimo pri čiščenju odlagališč. </w:t>
      </w:r>
    </w:p>
    <w:p w14:paraId="656F4DCA" w14:textId="1A0A6C39"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imajo v pet minutnem </w:t>
      </w:r>
      <w:r w:rsidR="00B35397">
        <w:t>videoposnetku</w:t>
      </w:r>
      <w:r w:rsidR="001F0A02">
        <w:t>, ta pa na</w:t>
      </w:r>
      <w:r w:rsidR="00B35397">
        <w:t xml:space="preserve"> </w:t>
      </w:r>
      <w:r w:rsidR="001F0A02">
        <w:t>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DE16FE">
        <w:instrText xml:space="preserve"> ADDIN ZOTERO_ITEM CSL_CITATION {"citationID":"O6KA76EU","properties":{"formattedCitation":"(Bagon, 2023)","plainCitation":"(Bagon, 2023)","noteIndex":0},"citationItems":[{"id":"q7SABUrA/gNUWco3p","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Naslov1"/>
      </w:pPr>
      <w:bookmarkStart w:id="11" w:name="_Toc143428278"/>
      <w:r>
        <w:lastRenderedPageBreak/>
        <w:t>4 SPECIFIKACIJA ZAHTEV</w:t>
      </w:r>
      <w:bookmarkEnd w:id="11"/>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Naslov2"/>
      </w:pPr>
      <w:bookmarkStart w:id="12" w:name="_Toc143428279"/>
      <w:r>
        <w:t>4.1 UPORABNIŠKE VLOGE</w:t>
      </w:r>
      <w:bookmarkEnd w:id="12"/>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Default="00704F60" w:rsidP="00607E4F">
      <w:r w:rsidRPr="00E00E9C">
        <w:rPr>
          <w:i/>
          <w:iCs/>
        </w:rPr>
        <w:t>Administrator</w:t>
      </w:r>
      <w:r>
        <w:t xml:space="preserve"> </w:t>
      </w:r>
      <w:r w:rsidR="00F04411">
        <w:t>–</w:t>
      </w:r>
      <w:r>
        <w:t xml:space="preserve"> </w:t>
      </w:r>
      <w:r w:rsidR="00F0441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t>obvestilo</w:t>
      </w:r>
      <w:r w:rsidR="00F04411">
        <w:t xml:space="preserve"> prejme prijave </w:t>
      </w:r>
      <w:r w:rsidR="00B35397">
        <w:t>komentarjev</w:t>
      </w:r>
      <w:r w:rsidR="00F04411">
        <w:t xml:space="preserve"> uporabnikov in pa nove prijave divjih odlagališč, ki jih lahko potrdi ali pa zavrne, če je prijava lažna.</w:t>
      </w:r>
    </w:p>
    <w:p w14:paraId="14ED005D" w14:textId="393D63AC" w:rsidR="00E00E9C" w:rsidRDefault="00E00E9C" w:rsidP="00E00E9C">
      <w:pPr>
        <w:pStyle w:val="Naslov2"/>
      </w:pPr>
      <w:bookmarkStart w:id="13" w:name="_Toc143428280"/>
      <w:r>
        <w:t>4.2 FUNKCIONALNE ZAHTEVE</w:t>
      </w:r>
      <w:bookmarkEnd w:id="13"/>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Odstavekseznama"/>
        <w:numPr>
          <w:ilvl w:val="0"/>
          <w:numId w:val="2"/>
        </w:numPr>
      </w:pPr>
      <w:r>
        <w:t>Gost izbere funkcionalnost Registracija uporabnika v sistem s klikom na gumb Registracija.</w:t>
      </w:r>
    </w:p>
    <w:p w14:paraId="010E949D" w14:textId="16F4C0A3" w:rsidR="002A31ED" w:rsidRDefault="002A31ED" w:rsidP="002A31ED">
      <w:pPr>
        <w:pStyle w:val="Odstavekseznama"/>
        <w:numPr>
          <w:ilvl w:val="0"/>
          <w:numId w:val="2"/>
        </w:numPr>
      </w:pPr>
      <w:r>
        <w:t>Sistem prikaže vnosna polja v katera gost vpiše podatke.</w:t>
      </w:r>
    </w:p>
    <w:p w14:paraId="752E96DD" w14:textId="76F22045" w:rsidR="002A31ED" w:rsidRDefault="002A31ED" w:rsidP="002A31ED">
      <w:pPr>
        <w:pStyle w:val="Odstavekseznama"/>
        <w:numPr>
          <w:ilvl w:val="0"/>
          <w:numId w:val="2"/>
        </w:numPr>
      </w:pPr>
      <w:r>
        <w:t>Gost izpolni vnosna polja: Uporabniško ime, Elektronska pošta, Geslo in Potrditev gesla</w:t>
      </w:r>
    </w:p>
    <w:p w14:paraId="6B151367" w14:textId="272810A9" w:rsidR="002A31ED" w:rsidRDefault="002A31ED" w:rsidP="002A31ED">
      <w:pPr>
        <w:pStyle w:val="Odstavekseznama"/>
        <w:numPr>
          <w:ilvl w:val="0"/>
          <w:numId w:val="2"/>
        </w:numPr>
      </w:pPr>
      <w:r>
        <w:t>Gost pritisne gumb Registracija</w:t>
      </w:r>
    </w:p>
    <w:p w14:paraId="624EB657" w14:textId="3939F6A4" w:rsidR="002A31ED" w:rsidRDefault="002A31ED" w:rsidP="002A31ED">
      <w:pPr>
        <w:pStyle w:val="Odstavekseznama"/>
        <w:numPr>
          <w:ilvl w:val="0"/>
          <w:numId w:val="2"/>
        </w:numPr>
      </w:pPr>
      <w:r>
        <w:t>Sistem prikaže sporočilo o uspešni registraciji</w:t>
      </w:r>
    </w:p>
    <w:p w14:paraId="46577853" w14:textId="5F29ED76" w:rsidR="002A31ED" w:rsidRDefault="00D0126E" w:rsidP="002A31ED">
      <w:r>
        <w:lastRenderedPageBreak/>
        <w:t>Izjemni tok(</w:t>
      </w:r>
      <w:proofErr w:type="spellStart"/>
      <w:r>
        <w:t>ovi</w:t>
      </w:r>
      <w:proofErr w:type="spellEnd"/>
      <w:r>
        <w:t>):</w:t>
      </w:r>
    </w:p>
    <w:p w14:paraId="7D1125E3" w14:textId="4BD95CC1" w:rsidR="00D0126E" w:rsidRDefault="00D0126E" w:rsidP="002A31ED">
      <w:r>
        <w:t xml:space="preserve">Izjemni tok 1 </w:t>
      </w:r>
      <w:r w:rsidR="00992B4B">
        <w:t>–</w:t>
      </w:r>
      <w:r>
        <w:t xml:space="preserve"> Gost se ne more </w:t>
      </w:r>
      <w:r w:rsidR="00B35397">
        <w:t>registrirati</w:t>
      </w:r>
      <w:r>
        <w:t>,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02D9FC2D" w:rsidR="0041686B" w:rsidRDefault="0041686B" w:rsidP="002A31ED">
      <w:r w:rsidRPr="00D0126E">
        <w:t xml:space="preserve">Izjemni tok </w:t>
      </w:r>
      <w:r>
        <w:t xml:space="preserve">4 – </w:t>
      </w:r>
      <w:r w:rsidRPr="00D0126E">
        <w:t xml:space="preserve">Gost se ne more registrirati, </w:t>
      </w:r>
      <w:r>
        <w:t xml:space="preserve">ker je dvakrat </w:t>
      </w:r>
      <w:r w:rsidR="004B63B2">
        <w:t xml:space="preserve">vnesel napačne podatke pri registracij, zato mora pri </w:t>
      </w:r>
      <w:r w:rsidR="00B35397">
        <w:t>naslednjemu</w:t>
      </w:r>
      <w:r w:rsidR="004B63B2">
        <w:t xml:space="preserve"> poskusu rešiti še </w:t>
      </w:r>
      <w:proofErr w:type="spellStart"/>
      <w:r w:rsidR="004B63B2">
        <w:t>reCAPTCHO</w:t>
      </w:r>
      <w:proofErr w:type="spellEnd"/>
      <w:r w:rsidRPr="00D0126E">
        <w:t>.</w:t>
      </w:r>
    </w:p>
    <w:p w14:paraId="22C662A5" w14:textId="24516E62" w:rsidR="00D0126E" w:rsidRDefault="00B35397" w:rsidP="002A31ED">
      <w:r>
        <w:t>Posledice</w:t>
      </w:r>
      <w:r w:rsidR="00D0126E">
        <w:t xml:space="preserve"> – Gostu se ust</w:t>
      </w:r>
      <w:r w:rsidR="00992B4B">
        <w:t xml:space="preserve">vari </w:t>
      </w:r>
      <w:r>
        <w:t>uporabniški</w:t>
      </w:r>
      <w:r w:rsidR="00992B4B">
        <w:t xml:space="preserve"> račun.</w:t>
      </w:r>
      <w:r w:rsidR="004B63B2">
        <w:t xml:space="preserve"> </w:t>
      </w:r>
      <w:proofErr w:type="spellStart"/>
      <w:r w:rsidR="004B63B2">
        <w:t>ReCAPTCHA</w:t>
      </w:r>
      <w:proofErr w:type="spellEnd"/>
      <w:r w:rsidR="004B63B2">
        <w:t xml:space="preserve"> pomaga pri zaščiti spletne strani pred </w:t>
      </w:r>
      <w:proofErr w:type="spellStart"/>
      <w:r w:rsidR="004B63B2">
        <w:t>spamom</w:t>
      </w:r>
      <w:proofErr w:type="spellEnd"/>
      <w:r w:rsidR="004B63B2">
        <w:t xml:space="preserve"> in zlorabo.</w:t>
      </w:r>
    </w:p>
    <w:p w14:paraId="437F9F96" w14:textId="1A29334F" w:rsidR="00992B4B" w:rsidRDefault="00992B4B" w:rsidP="002A31ED">
      <w:r>
        <w:t xml:space="preserve">Prioriteta </w:t>
      </w:r>
      <w:proofErr w:type="spellStart"/>
      <w:r>
        <w:t>funkcionalosti</w:t>
      </w:r>
      <w:proofErr w:type="spellEnd"/>
      <w:r>
        <w:t xml:space="preserve"> – </w:t>
      </w:r>
      <w:proofErr w:type="spellStart"/>
      <w:r w:rsidRPr="00992B4B">
        <w:rPr>
          <w:i/>
          <w:iCs/>
        </w:rPr>
        <w:t>Must</w:t>
      </w:r>
      <w:proofErr w:type="spellEnd"/>
      <w:r w:rsidRPr="00992B4B">
        <w:rPr>
          <w:i/>
          <w:iCs/>
        </w:rPr>
        <w:t xml:space="preserve"> </w:t>
      </w:r>
      <w:proofErr w:type="spellStart"/>
      <w:r w:rsidRPr="00992B4B">
        <w:rPr>
          <w:i/>
          <w:iCs/>
        </w:rPr>
        <w:t>have</w:t>
      </w:r>
      <w:proofErr w:type="spellEnd"/>
    </w:p>
    <w:p w14:paraId="4AB1E538" w14:textId="06C382E0" w:rsidR="00992B4B" w:rsidRDefault="00992B4B" w:rsidP="002A31ED">
      <w:r w:rsidRPr="00992B4B">
        <w:rPr>
          <w:i/>
          <w:iCs/>
        </w:rPr>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Odstavekseznama"/>
        <w:numPr>
          <w:ilvl w:val="0"/>
          <w:numId w:val="3"/>
        </w:numPr>
      </w:pPr>
      <w:r>
        <w:t>Administrator ali registriran uporabnik klikne gumb Prijava.</w:t>
      </w:r>
    </w:p>
    <w:p w14:paraId="5C52FDCC" w14:textId="5FFD8F73" w:rsidR="00992B4B" w:rsidRDefault="00992B4B" w:rsidP="00992B4B">
      <w:pPr>
        <w:pStyle w:val="Odstavekseznama"/>
        <w:numPr>
          <w:ilvl w:val="0"/>
          <w:numId w:val="3"/>
        </w:numPr>
      </w:pPr>
      <w:r>
        <w:t>Sistem prikaže vnosna polja, ki jih administrator ali registriran uporabnik izpolni.</w:t>
      </w:r>
    </w:p>
    <w:p w14:paraId="2D798B57" w14:textId="15471886" w:rsidR="00992B4B" w:rsidRDefault="00992B4B" w:rsidP="00992B4B">
      <w:pPr>
        <w:pStyle w:val="Odstavekseznama"/>
        <w:numPr>
          <w:ilvl w:val="0"/>
          <w:numId w:val="3"/>
        </w:numPr>
      </w:pPr>
      <w:r>
        <w:t>Administrator ali registriran uporabnik izpolni vnosna polja: Elektronska pošta in geslo</w:t>
      </w:r>
    </w:p>
    <w:p w14:paraId="6F62F71C" w14:textId="08673FBE" w:rsidR="00992B4B" w:rsidRDefault="00992B4B" w:rsidP="00992B4B">
      <w:pPr>
        <w:pStyle w:val="Odstavekseznama"/>
        <w:numPr>
          <w:ilvl w:val="0"/>
          <w:numId w:val="3"/>
        </w:numPr>
      </w:pPr>
      <w:r>
        <w:t>Administrator ali registriran uporabnik klikne Prijava</w:t>
      </w:r>
    </w:p>
    <w:p w14:paraId="32E64293" w14:textId="35DFCC7B" w:rsidR="008541CC" w:rsidRDefault="00992B4B" w:rsidP="008541CC">
      <w:pPr>
        <w:pStyle w:val="Odstavekseznama"/>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w:t>
      </w:r>
      <w:proofErr w:type="spellStart"/>
      <w:r>
        <w:t>ovi</w:t>
      </w:r>
      <w:proofErr w:type="spellEnd"/>
      <w:r>
        <w:t>):</w:t>
      </w:r>
    </w:p>
    <w:p w14:paraId="552A8FE0" w14:textId="1A45220E" w:rsidR="008541CC" w:rsidRDefault="008541CC" w:rsidP="008541CC">
      <w:r>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0F13D000" w:rsidR="00462621" w:rsidRDefault="00462621" w:rsidP="00462621">
      <w:r>
        <w:t xml:space="preserve">Izjemni tok 3 – Administrator ali registriran uporabnik se ne more prijaviti, ker je dvakrat  vnesel napačno geslo ali napačen </w:t>
      </w:r>
      <w:r w:rsidR="00B35397">
        <w:t>elektronski</w:t>
      </w:r>
      <w:r>
        <w:t xml:space="preserve"> naslov, zato se ob naslednji prijavi pojavi </w:t>
      </w:r>
      <w:proofErr w:type="spellStart"/>
      <w:r>
        <w:t>reCAPTCHA</w:t>
      </w:r>
      <w:proofErr w:type="spellEnd"/>
      <w:r>
        <w:t>, ki jo je potrebno rešiti, za ponovno možnost prijave.</w:t>
      </w:r>
    </w:p>
    <w:p w14:paraId="763D9488" w14:textId="77777777" w:rsidR="00462621" w:rsidRDefault="00462621" w:rsidP="008541CC"/>
    <w:p w14:paraId="122731F5" w14:textId="5D37FA4A" w:rsidR="008541CC" w:rsidRDefault="008541CC" w:rsidP="008541CC">
      <w:r>
        <w:lastRenderedPageBreak/>
        <w:t>Posledice – Administrator ali registriran uporabnik je prijavljen v sistem</w:t>
      </w:r>
      <w:r w:rsidR="00462621">
        <w:t xml:space="preserve">. V izjemnem toku 3 uporabnik ali administrator mora rešiti </w:t>
      </w:r>
      <w:proofErr w:type="spellStart"/>
      <w:r w:rsidR="00462621">
        <w:t>reCAPTCHO</w:t>
      </w:r>
      <w:proofErr w:type="spellEnd"/>
      <w:r w:rsidR="00462621">
        <w:t>, to pomaga pri zaščiti spletne strani.</w:t>
      </w:r>
    </w:p>
    <w:p w14:paraId="426DD8AB" w14:textId="5E2C93F4" w:rsidR="008541CC" w:rsidRDefault="008541CC" w:rsidP="008541CC">
      <w:r>
        <w:t xml:space="preserve">Prioriteta funkcionalnosti – </w:t>
      </w:r>
      <w:proofErr w:type="spellStart"/>
      <w:r w:rsidRPr="008541CC">
        <w:rPr>
          <w:i/>
          <w:iCs/>
        </w:rPr>
        <w:t>Must</w:t>
      </w:r>
      <w:proofErr w:type="spellEnd"/>
      <w:r w:rsidRPr="008541CC">
        <w:rPr>
          <w:i/>
          <w:iCs/>
        </w:rPr>
        <w:t xml:space="preserve"> </w:t>
      </w:r>
      <w:proofErr w:type="spellStart"/>
      <w:r w:rsidRPr="008541CC">
        <w:rPr>
          <w:i/>
          <w:iCs/>
        </w:rPr>
        <w:t>have</w:t>
      </w:r>
      <w:proofErr w:type="spellEnd"/>
    </w:p>
    <w:p w14:paraId="58103075" w14:textId="7BAB2B9D" w:rsidR="008541CC" w:rsidRDefault="008541CC" w:rsidP="008541CC">
      <w:r w:rsidRPr="008541CC">
        <w:rPr>
          <w:i/>
          <w:iCs/>
        </w:rPr>
        <w:t>Ogled podrobnosti divjega odlagališča na zemljevidu(F3)</w:t>
      </w:r>
      <w:r>
        <w:t xml:space="preserve"> – Administrator, registriran uporabnik ali gost si izberejo divje odlagališče na </w:t>
      </w:r>
      <w:r w:rsidR="00B35397">
        <w:t>zemljevidu</w:t>
      </w:r>
      <w:r>
        <w:t xml:space="preserve">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Odstavekseznama"/>
        <w:numPr>
          <w:ilvl w:val="0"/>
          <w:numId w:val="4"/>
        </w:numPr>
      </w:pPr>
      <w:r>
        <w:t>Gost, administrator ali registriran uporabnik, izberejo divje odlagališče na zemljevidu</w:t>
      </w:r>
    </w:p>
    <w:p w14:paraId="48E6CAAB" w14:textId="3F57FFB7" w:rsidR="00A50623" w:rsidRDefault="00A50623" w:rsidP="00A50623">
      <w:pPr>
        <w:pStyle w:val="Odstavekseznama"/>
        <w:numPr>
          <w:ilvl w:val="0"/>
          <w:numId w:val="4"/>
        </w:numPr>
      </w:pPr>
      <w:r>
        <w:t xml:space="preserve">Preusmerjeni so na stran s podrobnostmi o divjem </w:t>
      </w:r>
      <w:r w:rsidR="004428CD">
        <w:t>odlagališču</w:t>
      </w:r>
      <w:r>
        <w:t xml:space="preserve">. Gost vidi le podatke o </w:t>
      </w:r>
      <w:r w:rsidR="004428CD">
        <w:t>odlagališču</w:t>
      </w:r>
      <w:r>
        <w:t xml:space="preserve">, registriran uporabnik vidi tudi komentarje, administrator pa vidi tudi gumb, ki označi </w:t>
      </w:r>
      <w:r w:rsidR="004428CD">
        <w:t>odlagališče</w:t>
      </w:r>
      <w:r>
        <w:t xml:space="preserve"> kot sanirano oziroma kot neočiščeno.</w:t>
      </w:r>
    </w:p>
    <w:p w14:paraId="447D3455" w14:textId="1CEB5E52" w:rsidR="00A50623" w:rsidRDefault="00A50623" w:rsidP="00A50623">
      <w:r>
        <w:t xml:space="preserve">Prioriteta funkcionalnosti – </w:t>
      </w:r>
      <w:proofErr w:type="spellStart"/>
      <w:r w:rsidRPr="00A50623">
        <w:rPr>
          <w:i/>
          <w:iCs/>
        </w:rPr>
        <w:t>Must</w:t>
      </w:r>
      <w:proofErr w:type="spellEnd"/>
      <w:r w:rsidRPr="00A50623">
        <w:rPr>
          <w:i/>
          <w:iCs/>
        </w:rPr>
        <w:t xml:space="preserve"> </w:t>
      </w:r>
      <w:proofErr w:type="spellStart"/>
      <w:r w:rsidRPr="00A50623">
        <w:rPr>
          <w:i/>
          <w:iCs/>
        </w:rPr>
        <w:t>have</w:t>
      </w:r>
      <w:proofErr w:type="spellEnd"/>
    </w:p>
    <w:p w14:paraId="441F770C" w14:textId="6767813C" w:rsidR="00A50623" w:rsidRDefault="00A50623" w:rsidP="00A50623">
      <w:r w:rsidRPr="00C47245">
        <w:rPr>
          <w:i/>
          <w:iCs/>
        </w:rPr>
        <w:t>Komentiranje divjih odlagališč(F4)</w:t>
      </w:r>
      <w:r>
        <w:t xml:space="preserve"> – registriran uporabnik ali administrator lahko komentira pod podrobnostmi oziroma </w:t>
      </w:r>
      <w:r w:rsidR="004428CD">
        <w:t>informacijami</w:t>
      </w:r>
      <w:r>
        <w:t xml:space="preserve"> o divjem odlagališču.</w:t>
      </w:r>
    </w:p>
    <w:p w14:paraId="54378415" w14:textId="77256BDD" w:rsidR="00C47245" w:rsidRDefault="00C47245" w:rsidP="00A50623">
      <w:r>
        <w:t>Osnovni tok:</w:t>
      </w:r>
    </w:p>
    <w:p w14:paraId="5469B985" w14:textId="522745B6" w:rsidR="00C47245" w:rsidRDefault="00C47245" w:rsidP="00C47245">
      <w:pPr>
        <w:pStyle w:val="Odstavekseznama"/>
        <w:numPr>
          <w:ilvl w:val="0"/>
          <w:numId w:val="5"/>
        </w:numPr>
      </w:pPr>
      <w:r>
        <w:t>Prijava v sistem</w:t>
      </w:r>
    </w:p>
    <w:p w14:paraId="69D6D9A3" w14:textId="4D74F99E" w:rsidR="00C47245" w:rsidRDefault="00C47245" w:rsidP="00C47245">
      <w:pPr>
        <w:pStyle w:val="Odstavekseznama"/>
        <w:numPr>
          <w:ilvl w:val="0"/>
          <w:numId w:val="5"/>
        </w:numPr>
      </w:pPr>
      <w:r>
        <w:t>Izbira divjega odlagališča s klikom na lokacijo na zemljevidu.</w:t>
      </w:r>
    </w:p>
    <w:p w14:paraId="6113E54D" w14:textId="10CD5356" w:rsidR="00C47245" w:rsidRDefault="00C47245" w:rsidP="00C47245">
      <w:pPr>
        <w:pStyle w:val="Odstavekseznama"/>
        <w:numPr>
          <w:ilvl w:val="0"/>
          <w:numId w:val="5"/>
        </w:numPr>
      </w:pPr>
      <w:r>
        <w:t>Sistem prikaže informacije o odlagališču pod katerimi so tudi komentarji</w:t>
      </w:r>
    </w:p>
    <w:p w14:paraId="762EF6C0" w14:textId="6DB633AB" w:rsidR="00C47245" w:rsidRDefault="00C47245" w:rsidP="00C47245">
      <w:pPr>
        <w:pStyle w:val="Odstavekseznama"/>
        <w:numPr>
          <w:ilvl w:val="0"/>
          <w:numId w:val="5"/>
        </w:numPr>
      </w:pPr>
      <w:r>
        <w:t>Registriran uporabnik ali administrator vneseta komentar v besedilno polje</w:t>
      </w:r>
    </w:p>
    <w:p w14:paraId="692E13A3" w14:textId="1A2AC17E" w:rsidR="00C47245" w:rsidRDefault="00C47245" w:rsidP="00C47245">
      <w:pPr>
        <w:pStyle w:val="Odstavekseznama"/>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t xml:space="preserve">Prioriteta funkcionalnosti – </w:t>
      </w:r>
      <w:proofErr w:type="spellStart"/>
      <w:r w:rsidR="004A03F6">
        <w:rPr>
          <w:i/>
          <w:iCs/>
        </w:rPr>
        <w:t>Wont't</w:t>
      </w:r>
      <w:proofErr w:type="spellEnd"/>
      <w:r w:rsidR="004A03F6">
        <w:rPr>
          <w:i/>
          <w:iCs/>
        </w:rPr>
        <w:t xml:space="preserve"> </w:t>
      </w:r>
      <w:proofErr w:type="spellStart"/>
      <w:r w:rsidR="004A03F6">
        <w:rPr>
          <w:i/>
          <w:iCs/>
        </w:rPr>
        <w:t>have</w:t>
      </w:r>
      <w:proofErr w:type="spellEnd"/>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Odstavekseznama"/>
        <w:numPr>
          <w:ilvl w:val="0"/>
          <w:numId w:val="6"/>
        </w:numPr>
      </w:pPr>
      <w:r>
        <w:t xml:space="preserve">Prijava v sistem </w:t>
      </w:r>
    </w:p>
    <w:p w14:paraId="09755EA0" w14:textId="457509D5" w:rsidR="00A27AE0" w:rsidRDefault="00A27AE0" w:rsidP="00A27AE0">
      <w:pPr>
        <w:pStyle w:val="Odstavekseznama"/>
        <w:numPr>
          <w:ilvl w:val="0"/>
          <w:numId w:val="6"/>
        </w:numPr>
      </w:pPr>
      <w:r>
        <w:t>Izbira divjega odlagališča s klikom na lokacijo na zemljevidu</w:t>
      </w:r>
    </w:p>
    <w:p w14:paraId="6587ACCA" w14:textId="77777777" w:rsidR="00A27AE0" w:rsidRDefault="00A27AE0" w:rsidP="00A27AE0">
      <w:pPr>
        <w:pStyle w:val="Odstavekseznama"/>
        <w:numPr>
          <w:ilvl w:val="0"/>
          <w:numId w:val="6"/>
        </w:numPr>
      </w:pPr>
      <w:r>
        <w:t>Sistem prikaže informacije o odlagališču pod katerimi so tudi komentarji</w:t>
      </w:r>
    </w:p>
    <w:p w14:paraId="15CDFC3B" w14:textId="77777777" w:rsidR="00A27AE0" w:rsidRDefault="00A27AE0" w:rsidP="00A27AE0">
      <w:pPr>
        <w:pStyle w:val="Odstavekseznama"/>
        <w:numPr>
          <w:ilvl w:val="0"/>
          <w:numId w:val="6"/>
        </w:numPr>
      </w:pPr>
      <w:r>
        <w:lastRenderedPageBreak/>
        <w:t>Administrator klikne gumb za izbris pri katerem koli komentarju, registriran uporabnik pa le pri svojih komentarjih.</w:t>
      </w:r>
    </w:p>
    <w:p w14:paraId="29DC8EBF" w14:textId="77777777" w:rsidR="00A27AE0" w:rsidRDefault="00A27AE0" w:rsidP="00A27AE0">
      <w:pPr>
        <w:pStyle w:val="Odstavekseznama"/>
        <w:numPr>
          <w:ilvl w:val="0"/>
          <w:numId w:val="6"/>
        </w:numPr>
      </w:pPr>
      <w:r>
        <w:t>Sistem vpraša administratorja ali registriranega uporabnika, če res želi izbrisati komentar.</w:t>
      </w:r>
    </w:p>
    <w:p w14:paraId="777D3486" w14:textId="77777777" w:rsidR="00A27AE0" w:rsidRDefault="00A27AE0" w:rsidP="00A27AE0">
      <w:pPr>
        <w:pStyle w:val="Odstavekseznama"/>
        <w:numPr>
          <w:ilvl w:val="0"/>
          <w:numId w:val="6"/>
        </w:numPr>
      </w:pPr>
      <w:r>
        <w:t>Administrator ali registriran uporabnik izbereta DA gumb.</w:t>
      </w:r>
    </w:p>
    <w:p w14:paraId="146AD735" w14:textId="6706591A" w:rsidR="00A27AE0" w:rsidRDefault="00A27AE0" w:rsidP="00A27AE0">
      <w:r>
        <w:t>Alternativni tok(</w:t>
      </w:r>
      <w:proofErr w:type="spellStart"/>
      <w:r>
        <w:t>ovi</w:t>
      </w:r>
      <w:proofErr w:type="spellEnd"/>
      <w:r>
        <w:t>):</w:t>
      </w:r>
    </w:p>
    <w:p w14:paraId="614B1C18" w14:textId="77777777" w:rsidR="00A27AE0" w:rsidRDefault="00A27AE0" w:rsidP="00A27AE0">
      <w:pPr>
        <w:pStyle w:val="Odstavekseznama"/>
        <w:numPr>
          <w:ilvl w:val="0"/>
          <w:numId w:val="8"/>
        </w:numPr>
      </w:pPr>
      <w:r>
        <w:t xml:space="preserve">Prijava v sistem </w:t>
      </w:r>
    </w:p>
    <w:p w14:paraId="1981B08B" w14:textId="77777777" w:rsidR="00A27AE0" w:rsidRDefault="00A27AE0" w:rsidP="00A27AE0">
      <w:pPr>
        <w:pStyle w:val="Odstavekseznama"/>
        <w:numPr>
          <w:ilvl w:val="0"/>
          <w:numId w:val="8"/>
        </w:numPr>
      </w:pPr>
      <w:r>
        <w:t>Izbira divjega odlagališča s klikom na lokacijo na zemljevidu</w:t>
      </w:r>
    </w:p>
    <w:p w14:paraId="1F5E8696" w14:textId="77777777" w:rsidR="00A27AE0" w:rsidRDefault="00A27AE0" w:rsidP="00A27AE0">
      <w:pPr>
        <w:pStyle w:val="Odstavekseznama"/>
        <w:numPr>
          <w:ilvl w:val="0"/>
          <w:numId w:val="8"/>
        </w:numPr>
      </w:pPr>
      <w:r>
        <w:t>Sistem prikaže informacije o odlagališču pod katerimi so tudi komentarji</w:t>
      </w:r>
    </w:p>
    <w:p w14:paraId="085DE3EA" w14:textId="77777777" w:rsidR="00A27AE0" w:rsidRDefault="00A27AE0" w:rsidP="00A27AE0">
      <w:pPr>
        <w:pStyle w:val="Odstavekseznama"/>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Odstavekseznama"/>
        <w:numPr>
          <w:ilvl w:val="0"/>
          <w:numId w:val="8"/>
        </w:numPr>
      </w:pPr>
      <w:r>
        <w:t>Sistem vpraša administratorja ali registriranega uporabnika, če res želi izbrisati komentar.</w:t>
      </w:r>
    </w:p>
    <w:p w14:paraId="500F9CFF" w14:textId="231A14F9" w:rsidR="00A27AE0" w:rsidRDefault="00A27AE0" w:rsidP="00A27AE0">
      <w:pPr>
        <w:pStyle w:val="Odstavekseznama"/>
        <w:numPr>
          <w:ilvl w:val="0"/>
          <w:numId w:val="8"/>
        </w:numPr>
      </w:pPr>
      <w:r>
        <w:t>Administrator ali registriran uporabnik izbereta NE gumb.</w:t>
      </w:r>
    </w:p>
    <w:p w14:paraId="26393FEB" w14:textId="39FA6284" w:rsidR="00A27AE0" w:rsidRDefault="00A27AE0" w:rsidP="00A27AE0">
      <w:r>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proofErr w:type="spellStart"/>
      <w:r w:rsidR="004A03F6">
        <w:rPr>
          <w:i/>
          <w:iCs/>
        </w:rPr>
        <w:t>Won't</w:t>
      </w:r>
      <w:proofErr w:type="spellEnd"/>
      <w:r w:rsidRPr="00A27AE0">
        <w:rPr>
          <w:i/>
          <w:iCs/>
        </w:rPr>
        <w:t xml:space="preserve"> </w:t>
      </w:r>
      <w:proofErr w:type="spellStart"/>
      <w:r w:rsidRPr="00A27AE0">
        <w:rPr>
          <w:i/>
          <w:iCs/>
        </w:rPr>
        <w:t>have</w:t>
      </w:r>
      <w:proofErr w:type="spellEnd"/>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Odstavekseznama"/>
        <w:numPr>
          <w:ilvl w:val="0"/>
          <w:numId w:val="10"/>
        </w:numPr>
      </w:pPr>
      <w:r>
        <w:t xml:space="preserve">Prijava v sistem </w:t>
      </w:r>
    </w:p>
    <w:p w14:paraId="6FECF316" w14:textId="77777777" w:rsidR="00070825" w:rsidRDefault="00070825" w:rsidP="00070825">
      <w:pPr>
        <w:pStyle w:val="Odstavekseznama"/>
        <w:numPr>
          <w:ilvl w:val="0"/>
          <w:numId w:val="10"/>
        </w:numPr>
      </w:pPr>
      <w:r>
        <w:t>Izbira divjega odlagališča s klikom na lokacijo na zemljevidu</w:t>
      </w:r>
    </w:p>
    <w:p w14:paraId="70368FF8" w14:textId="77777777" w:rsidR="00070825" w:rsidRDefault="00070825" w:rsidP="00070825">
      <w:pPr>
        <w:pStyle w:val="Odstavekseznama"/>
        <w:numPr>
          <w:ilvl w:val="0"/>
          <w:numId w:val="10"/>
        </w:numPr>
      </w:pPr>
      <w:r>
        <w:t>Sistem prikaže informacije o odlagališču pod katerimi so tudi komentarji</w:t>
      </w:r>
    </w:p>
    <w:p w14:paraId="4559CC73" w14:textId="75A29BA2" w:rsidR="00070825" w:rsidRDefault="00070825" w:rsidP="00070825">
      <w:pPr>
        <w:pStyle w:val="Odstavekseznama"/>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Odstavekseznama"/>
        <w:numPr>
          <w:ilvl w:val="0"/>
          <w:numId w:val="10"/>
        </w:numPr>
      </w:pPr>
      <w:r>
        <w:t>Sistem vpraša registriranega uporabnika, če res želi prijaviti komentar.</w:t>
      </w:r>
    </w:p>
    <w:p w14:paraId="46A492CE" w14:textId="7AC90458" w:rsidR="00070825" w:rsidRDefault="00070825" w:rsidP="00070825">
      <w:pPr>
        <w:pStyle w:val="Odstavekseznama"/>
        <w:numPr>
          <w:ilvl w:val="0"/>
          <w:numId w:val="10"/>
        </w:numPr>
      </w:pPr>
      <w:r>
        <w:t>Registriran uporabnik izbere DA gumb.</w:t>
      </w:r>
    </w:p>
    <w:p w14:paraId="235973E8" w14:textId="31B5CA15" w:rsidR="00070825" w:rsidRDefault="00070825" w:rsidP="00070825">
      <w:r>
        <w:t>Alternativni tok(</w:t>
      </w:r>
      <w:proofErr w:type="spellStart"/>
      <w:r>
        <w:t>ovi</w:t>
      </w:r>
      <w:proofErr w:type="spellEnd"/>
      <w:r>
        <w:t>):</w:t>
      </w:r>
    </w:p>
    <w:p w14:paraId="7890B76F" w14:textId="77777777" w:rsidR="00070825" w:rsidRDefault="00070825" w:rsidP="00070825">
      <w:pPr>
        <w:pStyle w:val="Odstavekseznama"/>
        <w:numPr>
          <w:ilvl w:val="0"/>
          <w:numId w:val="11"/>
        </w:numPr>
      </w:pPr>
      <w:r>
        <w:t xml:space="preserve">Prijava v sistem </w:t>
      </w:r>
    </w:p>
    <w:p w14:paraId="62DA1189" w14:textId="77777777" w:rsidR="00070825" w:rsidRDefault="00070825" w:rsidP="00070825">
      <w:pPr>
        <w:pStyle w:val="Odstavekseznama"/>
        <w:numPr>
          <w:ilvl w:val="0"/>
          <w:numId w:val="11"/>
        </w:numPr>
      </w:pPr>
      <w:r>
        <w:t>Izbira divjega odlagališča s klikom na lokacijo na zemljevidu</w:t>
      </w:r>
    </w:p>
    <w:p w14:paraId="62DFAA7B" w14:textId="77777777" w:rsidR="00070825" w:rsidRDefault="00070825" w:rsidP="00070825">
      <w:pPr>
        <w:pStyle w:val="Odstavekseznama"/>
        <w:numPr>
          <w:ilvl w:val="0"/>
          <w:numId w:val="11"/>
        </w:numPr>
      </w:pPr>
      <w:r>
        <w:t>Sistem prikaže informacije o odlagališču pod katerimi so tudi komentarji</w:t>
      </w:r>
    </w:p>
    <w:p w14:paraId="399C183C" w14:textId="77777777" w:rsidR="00070825" w:rsidRDefault="00070825" w:rsidP="00070825">
      <w:pPr>
        <w:pStyle w:val="Odstavekseznama"/>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Odstavekseznama"/>
        <w:numPr>
          <w:ilvl w:val="0"/>
          <w:numId w:val="11"/>
        </w:numPr>
      </w:pPr>
      <w:r>
        <w:t>Sistem vpraša registriranega uporabnika, če res želi prijaviti komentar.</w:t>
      </w:r>
    </w:p>
    <w:p w14:paraId="116D7014" w14:textId="786878D5" w:rsidR="00070825" w:rsidRDefault="00070825" w:rsidP="00070825">
      <w:pPr>
        <w:pStyle w:val="Odstavekseznama"/>
        <w:numPr>
          <w:ilvl w:val="0"/>
          <w:numId w:val="11"/>
        </w:numPr>
      </w:pPr>
      <w:r>
        <w:t>Registriran uporabnik izbere Ne gumb.</w:t>
      </w:r>
    </w:p>
    <w:p w14:paraId="7509092D" w14:textId="77777777" w:rsidR="00070825" w:rsidRDefault="00070825" w:rsidP="00070825">
      <w:r>
        <w:lastRenderedPageBreak/>
        <w:t>Posledice – Administrator dobi obvestilo o neprimernem komentarju pri osnovnem toku.</w:t>
      </w:r>
    </w:p>
    <w:p w14:paraId="56179258" w14:textId="5DAE2EE2" w:rsidR="00070825" w:rsidRDefault="00070825" w:rsidP="00070825">
      <w:r>
        <w:t xml:space="preserve">Prioriteta funkcionalnosti – </w:t>
      </w:r>
      <w:proofErr w:type="spellStart"/>
      <w:r w:rsidR="004A03F6">
        <w:rPr>
          <w:i/>
          <w:iCs/>
        </w:rPr>
        <w:t>Won't</w:t>
      </w:r>
      <w:proofErr w:type="spellEnd"/>
      <w:r w:rsidRPr="00070825">
        <w:rPr>
          <w:i/>
          <w:iCs/>
        </w:rPr>
        <w:t xml:space="preserve"> </w:t>
      </w:r>
      <w:proofErr w:type="spellStart"/>
      <w:r w:rsidRPr="00070825">
        <w:rPr>
          <w:i/>
          <w:iCs/>
        </w:rPr>
        <w:t>have</w:t>
      </w:r>
      <w:proofErr w:type="spellEnd"/>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Odstavekseznama"/>
        <w:numPr>
          <w:ilvl w:val="0"/>
          <w:numId w:val="12"/>
        </w:numPr>
      </w:pPr>
      <w:r>
        <w:t>Prijava v sistem.</w:t>
      </w:r>
    </w:p>
    <w:p w14:paraId="614F08B4" w14:textId="1F7AD450" w:rsidR="00960FC2" w:rsidRDefault="00960FC2" w:rsidP="00960FC2">
      <w:pPr>
        <w:pStyle w:val="Odstavekseznama"/>
        <w:numPr>
          <w:ilvl w:val="0"/>
          <w:numId w:val="12"/>
        </w:numPr>
      </w:pPr>
      <w:r>
        <w:t>Klik na gumb obvestila.</w:t>
      </w:r>
    </w:p>
    <w:p w14:paraId="2E59C3C4" w14:textId="1F01B49E" w:rsidR="00960FC2" w:rsidRDefault="00960FC2" w:rsidP="00960FC2">
      <w:pPr>
        <w:pStyle w:val="Odstavekseznama"/>
        <w:numPr>
          <w:ilvl w:val="0"/>
          <w:numId w:val="12"/>
        </w:numPr>
      </w:pPr>
      <w:r>
        <w:t>Sistem prikaže obvestila.</w:t>
      </w:r>
    </w:p>
    <w:p w14:paraId="2F773DEE" w14:textId="68D3C38C" w:rsidR="00960FC2" w:rsidRDefault="00960FC2" w:rsidP="00960FC2">
      <w:pPr>
        <w:pStyle w:val="Odstavekseznama"/>
        <w:numPr>
          <w:ilvl w:val="0"/>
          <w:numId w:val="12"/>
        </w:numPr>
      </w:pPr>
      <w:r>
        <w:t>Izbira obvestila za neprimeren komentar.</w:t>
      </w:r>
    </w:p>
    <w:p w14:paraId="4465A69A" w14:textId="0F8E8011" w:rsidR="00960FC2" w:rsidRDefault="00960FC2" w:rsidP="00960FC2">
      <w:pPr>
        <w:pStyle w:val="Odstavekseznama"/>
        <w:numPr>
          <w:ilvl w:val="0"/>
          <w:numId w:val="12"/>
        </w:numPr>
      </w:pPr>
      <w:r>
        <w:t>Sistem prikaže Informacije o divjem odlagališču in prijavljen komentar.</w:t>
      </w:r>
    </w:p>
    <w:p w14:paraId="3E5F4ED5" w14:textId="79E2DEE9" w:rsidR="00960FC2" w:rsidRDefault="00960FC2" w:rsidP="00960FC2">
      <w:pPr>
        <w:pStyle w:val="Odstavekseznama"/>
        <w:numPr>
          <w:ilvl w:val="0"/>
          <w:numId w:val="12"/>
        </w:numPr>
      </w:pPr>
      <w:r>
        <w:t>Komentar je primeren, klik na gumb ignoriraj.</w:t>
      </w:r>
    </w:p>
    <w:p w14:paraId="4480DC89" w14:textId="5AC4AD0B" w:rsidR="00960FC2" w:rsidRDefault="00960FC2" w:rsidP="00960FC2">
      <w:proofErr w:type="spellStart"/>
      <w:r>
        <w:t>Altrenativni</w:t>
      </w:r>
      <w:proofErr w:type="spellEnd"/>
      <w:r>
        <w:t xml:space="preserve"> tok(</w:t>
      </w:r>
      <w:proofErr w:type="spellStart"/>
      <w:r>
        <w:t>ovi</w:t>
      </w:r>
      <w:proofErr w:type="spellEnd"/>
      <w:r>
        <w:t>):</w:t>
      </w:r>
    </w:p>
    <w:p w14:paraId="74046E94" w14:textId="581006D4" w:rsidR="00960FC2" w:rsidRDefault="00960FC2" w:rsidP="00960FC2">
      <w:pPr>
        <w:pStyle w:val="Odstavekseznama"/>
        <w:numPr>
          <w:ilvl w:val="0"/>
          <w:numId w:val="13"/>
        </w:numPr>
      </w:pPr>
      <w:r>
        <w:t>Prijava v sistem.</w:t>
      </w:r>
    </w:p>
    <w:p w14:paraId="69130EB0" w14:textId="4694DDDB" w:rsidR="00960FC2" w:rsidRDefault="00960FC2" w:rsidP="00960FC2">
      <w:pPr>
        <w:pStyle w:val="Odstavekseznama"/>
        <w:numPr>
          <w:ilvl w:val="0"/>
          <w:numId w:val="13"/>
        </w:numPr>
      </w:pPr>
      <w:r>
        <w:t>Klik na gumb obvestila.</w:t>
      </w:r>
    </w:p>
    <w:p w14:paraId="1B275792" w14:textId="2B50673A" w:rsidR="00960FC2" w:rsidRDefault="00960FC2" w:rsidP="00960FC2">
      <w:pPr>
        <w:pStyle w:val="Odstavekseznama"/>
        <w:numPr>
          <w:ilvl w:val="0"/>
          <w:numId w:val="13"/>
        </w:numPr>
      </w:pPr>
      <w:r>
        <w:t>Sistem prikaže obvestila.</w:t>
      </w:r>
    </w:p>
    <w:p w14:paraId="4F574984" w14:textId="1FFC40D8" w:rsidR="00960FC2" w:rsidRDefault="00960FC2" w:rsidP="00960FC2">
      <w:pPr>
        <w:pStyle w:val="Odstavekseznama"/>
        <w:numPr>
          <w:ilvl w:val="0"/>
          <w:numId w:val="13"/>
        </w:numPr>
      </w:pPr>
      <w:r>
        <w:t>Izbira obvestila za neprimeren komentar.</w:t>
      </w:r>
    </w:p>
    <w:p w14:paraId="62AC1FBF" w14:textId="676B71DE" w:rsidR="00960FC2" w:rsidRDefault="00960FC2" w:rsidP="00960FC2">
      <w:pPr>
        <w:pStyle w:val="Odstavekseznama"/>
        <w:numPr>
          <w:ilvl w:val="0"/>
          <w:numId w:val="13"/>
        </w:numPr>
      </w:pPr>
      <w:r>
        <w:t>Sistem prikaže Informacije o divjem odlagališču in prijavljen komentar.</w:t>
      </w:r>
    </w:p>
    <w:p w14:paraId="32D0A47B" w14:textId="02480FB0" w:rsidR="0018356E" w:rsidRDefault="00960FC2" w:rsidP="0018356E">
      <w:pPr>
        <w:pStyle w:val="Odstavekseznama"/>
        <w:numPr>
          <w:ilvl w:val="0"/>
          <w:numId w:val="13"/>
        </w:numPr>
      </w:pPr>
      <w:r>
        <w:t>Komentar je neprimeren, klik na gumb zbriši.</w:t>
      </w:r>
    </w:p>
    <w:p w14:paraId="72F2ABC0" w14:textId="4CB477AF" w:rsidR="0018356E" w:rsidRDefault="0018356E" w:rsidP="0018356E">
      <w:r>
        <w:t xml:space="preserve">Posledice – Pri osnovnem toku komentar ni izbrisan in prijava je odstranjena iz obvestil administratorja. Pri </w:t>
      </w:r>
      <w:proofErr w:type="spellStart"/>
      <w:r>
        <w:t>alternativenm</w:t>
      </w:r>
      <w:proofErr w:type="spellEnd"/>
      <w:r>
        <w:t xml:space="preserve"> toku pa je komentar </w:t>
      </w:r>
      <w:proofErr w:type="spellStart"/>
      <w:r>
        <w:t>izbirsan</w:t>
      </w:r>
      <w:proofErr w:type="spellEnd"/>
      <w:r>
        <w:t xml:space="preserve"> in prijava je odstranjena iz obvestil.</w:t>
      </w:r>
    </w:p>
    <w:p w14:paraId="03EF2736" w14:textId="4DD53BA6" w:rsidR="0018356E" w:rsidRDefault="0018356E" w:rsidP="0018356E">
      <w:r>
        <w:t>Prioriteta funkcionalnosti –</w:t>
      </w:r>
      <w:proofErr w:type="spellStart"/>
      <w:r w:rsidR="004A03F6">
        <w:rPr>
          <w:i/>
          <w:iCs/>
        </w:rPr>
        <w:t>Won't</w:t>
      </w:r>
      <w:proofErr w:type="spellEnd"/>
      <w:r w:rsidR="004A03F6">
        <w:rPr>
          <w:i/>
          <w:iCs/>
        </w:rPr>
        <w:t xml:space="preserve"> </w:t>
      </w:r>
      <w:proofErr w:type="spellStart"/>
      <w:r w:rsidRPr="0018356E">
        <w:rPr>
          <w:i/>
          <w:iCs/>
        </w:rPr>
        <w:t>have</w:t>
      </w:r>
      <w:proofErr w:type="spellEnd"/>
    </w:p>
    <w:p w14:paraId="19F2A5DE" w14:textId="0D26E0E9" w:rsidR="0018356E" w:rsidRDefault="0018356E" w:rsidP="0018356E">
      <w:r w:rsidRPr="0018356E">
        <w:rPr>
          <w:i/>
          <w:iCs/>
        </w:rPr>
        <w:t>Pomoč uporabnikom pri uporabi sistema(F8)</w:t>
      </w:r>
      <w:r>
        <w:t xml:space="preserve"> – Gost, regist</w:t>
      </w:r>
      <w:r w:rsidR="00C90BB1">
        <w:t>r</w:t>
      </w:r>
      <w:r>
        <w:t xml:space="preserve">iran uporabnik ali administrator lahko </w:t>
      </w:r>
      <w:r w:rsidR="00B35397">
        <w:t>preberejo</w:t>
      </w:r>
      <w:r>
        <w:t xml:space="preserve"> navodila, ki </w:t>
      </w:r>
      <w:r w:rsidR="00B35397">
        <w:t>opisujejo</w:t>
      </w:r>
      <w:r>
        <w:t xml:space="preserve">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Odstavekseznama"/>
        <w:numPr>
          <w:ilvl w:val="0"/>
          <w:numId w:val="14"/>
        </w:numPr>
      </w:pPr>
      <w:r>
        <w:t>Gost, registriran uporabnik ali administrator vstopijo na spleto stran</w:t>
      </w:r>
    </w:p>
    <w:p w14:paraId="60B972D4" w14:textId="7ABCC244" w:rsidR="00C90BB1" w:rsidRDefault="00C90BB1" w:rsidP="00C90BB1">
      <w:pPr>
        <w:pStyle w:val="Odstavekseznama"/>
        <w:numPr>
          <w:ilvl w:val="0"/>
          <w:numId w:val="14"/>
        </w:numPr>
      </w:pPr>
      <w:r>
        <w:t>Gost, registriran uporabnik ali administrator kliknejo na gumb pomoč</w:t>
      </w:r>
    </w:p>
    <w:p w14:paraId="5C274CA5" w14:textId="0895226F" w:rsidR="00C90BB1" w:rsidRDefault="00C90BB1" w:rsidP="00C90BB1">
      <w:pPr>
        <w:pStyle w:val="Odstavekseznama"/>
        <w:numPr>
          <w:ilvl w:val="0"/>
          <w:numId w:val="14"/>
        </w:numPr>
      </w:pPr>
      <w:r>
        <w:t>Sistem jim prikaže navodila za uporabo aplikacije</w:t>
      </w:r>
    </w:p>
    <w:p w14:paraId="058912CD" w14:textId="413A9C9D" w:rsidR="00C90BB1" w:rsidRDefault="00C90BB1" w:rsidP="00C90BB1">
      <w:r>
        <w:t xml:space="preserve">Prioriteta funkcionalnosti – </w:t>
      </w:r>
      <w:proofErr w:type="spellStart"/>
      <w:r w:rsidRPr="00C90BB1">
        <w:rPr>
          <w:i/>
          <w:iCs/>
        </w:rPr>
        <w:t>Could</w:t>
      </w:r>
      <w:proofErr w:type="spellEnd"/>
      <w:r w:rsidRPr="00C90BB1">
        <w:rPr>
          <w:i/>
          <w:iCs/>
        </w:rPr>
        <w:t xml:space="preserve"> </w:t>
      </w:r>
      <w:proofErr w:type="spellStart"/>
      <w:r w:rsidRPr="00C90BB1">
        <w:rPr>
          <w:i/>
          <w:iCs/>
        </w:rPr>
        <w:t>have</w:t>
      </w:r>
      <w:proofErr w:type="spellEnd"/>
    </w:p>
    <w:p w14:paraId="3AB982DF" w14:textId="2E03B0F2" w:rsidR="00C90BB1" w:rsidRDefault="007A7D78" w:rsidP="00C90BB1">
      <w:r w:rsidRPr="001976F0">
        <w:rPr>
          <w:i/>
          <w:iCs/>
        </w:rPr>
        <w:t>Spreminjanje podatkov svojega profila(F9)</w:t>
      </w:r>
      <w:r>
        <w:t xml:space="preserve"> – Registriran uporabnik ali administrator lahko spreminjata, geslo ali elektronski naslov svojega profila.</w:t>
      </w:r>
    </w:p>
    <w:p w14:paraId="3C38B573" w14:textId="21842054" w:rsidR="007A7D78" w:rsidRDefault="001976F0" w:rsidP="00C90BB1">
      <w:r>
        <w:lastRenderedPageBreak/>
        <w:t>Osnovni tok:</w:t>
      </w:r>
    </w:p>
    <w:p w14:paraId="00986AD6" w14:textId="6471BA7C" w:rsidR="001976F0" w:rsidRDefault="001976F0" w:rsidP="001976F0">
      <w:pPr>
        <w:pStyle w:val="Odstavekseznama"/>
        <w:numPr>
          <w:ilvl w:val="0"/>
          <w:numId w:val="15"/>
        </w:numPr>
      </w:pPr>
      <w:r>
        <w:t>Prijava v sistem</w:t>
      </w:r>
    </w:p>
    <w:p w14:paraId="3D95A794" w14:textId="519D7B40" w:rsidR="001976F0" w:rsidRDefault="001976F0" w:rsidP="001976F0">
      <w:pPr>
        <w:pStyle w:val="Odstavekseznama"/>
        <w:numPr>
          <w:ilvl w:val="0"/>
          <w:numId w:val="15"/>
        </w:numPr>
      </w:pPr>
      <w:r>
        <w:t>Registriran uporabnik ali administrator  klikneta gumb uredi profil</w:t>
      </w:r>
    </w:p>
    <w:p w14:paraId="62CB5709" w14:textId="3D7A7C0C" w:rsidR="001976F0" w:rsidRDefault="001976F0" w:rsidP="001976F0">
      <w:pPr>
        <w:pStyle w:val="Odstavekseznama"/>
        <w:numPr>
          <w:ilvl w:val="0"/>
          <w:numId w:val="15"/>
        </w:numPr>
      </w:pPr>
      <w:r>
        <w:t xml:space="preserve">Sistem prikaže polja za vnos podatkov, tako kot pri registraciji samo, da so že </w:t>
      </w:r>
      <w:proofErr w:type="spellStart"/>
      <w:r>
        <w:t>zapoljnena</w:t>
      </w:r>
      <w:proofErr w:type="spellEnd"/>
      <w:r>
        <w:t xml:space="preserve"> s podatki računa.</w:t>
      </w:r>
    </w:p>
    <w:p w14:paraId="520A287A" w14:textId="6FB3DC40" w:rsidR="001976F0" w:rsidRDefault="001976F0" w:rsidP="001976F0">
      <w:pPr>
        <w:pStyle w:val="Odstavekseznama"/>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128D2411" w:rsidR="001976F0" w:rsidRDefault="001976F0" w:rsidP="001976F0">
      <w:proofErr w:type="spellStart"/>
      <w:r>
        <w:t>Piroriteta</w:t>
      </w:r>
      <w:proofErr w:type="spellEnd"/>
      <w:r>
        <w:t xml:space="preserve"> funkcionalnosti – </w:t>
      </w:r>
      <w:proofErr w:type="spellStart"/>
      <w:r w:rsidR="00507A9C">
        <w:rPr>
          <w:i/>
          <w:iCs/>
        </w:rPr>
        <w:t>Won't</w:t>
      </w:r>
      <w:proofErr w:type="spellEnd"/>
      <w:r w:rsidRPr="001976F0">
        <w:rPr>
          <w:i/>
          <w:iCs/>
        </w:rPr>
        <w:t xml:space="preserve"> </w:t>
      </w:r>
      <w:proofErr w:type="spellStart"/>
      <w:r w:rsidRPr="001976F0">
        <w:rPr>
          <w:i/>
          <w:iCs/>
        </w:rPr>
        <w:t>have</w:t>
      </w:r>
      <w:proofErr w:type="spellEnd"/>
    </w:p>
    <w:p w14:paraId="2226220B" w14:textId="7B3BF908" w:rsidR="004A03F6" w:rsidRDefault="004A03F6" w:rsidP="00DB47B5">
      <w:r w:rsidRPr="009C03CE">
        <w:rPr>
          <w:i/>
          <w:iCs/>
        </w:rPr>
        <w:t>Dodajanje divjega odlagališča(F1</w:t>
      </w:r>
      <w:r w:rsidR="00507A9C">
        <w:rPr>
          <w:i/>
          <w:iCs/>
        </w:rPr>
        <w:t>0</w:t>
      </w:r>
      <w:r w:rsidRPr="009C03CE">
        <w:rPr>
          <w:i/>
          <w:iCs/>
        </w:rPr>
        <w:t>)</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Odstavekseznama"/>
        <w:numPr>
          <w:ilvl w:val="0"/>
          <w:numId w:val="21"/>
        </w:numPr>
      </w:pPr>
      <w:r>
        <w:t>Prijava v sistem.</w:t>
      </w:r>
    </w:p>
    <w:p w14:paraId="64D164CC" w14:textId="58D9CAB4" w:rsidR="0049078B" w:rsidRDefault="0049078B" w:rsidP="0049078B">
      <w:pPr>
        <w:pStyle w:val="Odstavekseznama"/>
        <w:numPr>
          <w:ilvl w:val="0"/>
          <w:numId w:val="21"/>
        </w:numPr>
      </w:pPr>
      <w:r>
        <w:t>Klik na gumb dodaj odlagališče.</w:t>
      </w:r>
    </w:p>
    <w:p w14:paraId="380C6F30" w14:textId="4BB0A854" w:rsidR="0049078B" w:rsidRDefault="0049078B" w:rsidP="0049078B">
      <w:pPr>
        <w:pStyle w:val="Odstavekseznama"/>
        <w:numPr>
          <w:ilvl w:val="0"/>
          <w:numId w:val="21"/>
        </w:numPr>
      </w:pPr>
      <w:r>
        <w:t>Izbira lokacije odlagališča na zemljevidu ali vpis GPS koordinat v obrazec za dodajanje.</w:t>
      </w:r>
    </w:p>
    <w:p w14:paraId="6CF5FE3E" w14:textId="440928D4" w:rsidR="0049078B" w:rsidRDefault="0049078B" w:rsidP="0049078B">
      <w:pPr>
        <w:pStyle w:val="Odstavekseznama"/>
        <w:numPr>
          <w:ilvl w:val="0"/>
          <w:numId w:val="21"/>
        </w:numPr>
      </w:pPr>
      <w:r>
        <w:t>Vpis podatkov o odlagališču v obrazec, opcijsko lahko naložimo tudi slike</w:t>
      </w:r>
    </w:p>
    <w:p w14:paraId="22135443" w14:textId="705F2341" w:rsidR="0049078B" w:rsidRDefault="009C03CE" w:rsidP="0049078B">
      <w:pPr>
        <w:pStyle w:val="Odstavekseznama"/>
        <w:numPr>
          <w:ilvl w:val="0"/>
          <w:numId w:val="21"/>
        </w:numPr>
      </w:pPr>
      <w:r>
        <w:t>Klik na gumb dodaj odlagališče.</w:t>
      </w:r>
    </w:p>
    <w:p w14:paraId="15B14E05" w14:textId="7AD21328" w:rsidR="009C03CE" w:rsidRDefault="009C03CE" w:rsidP="0049078B">
      <w:pPr>
        <w:pStyle w:val="Odstavekseznama"/>
        <w:numPr>
          <w:ilvl w:val="0"/>
          <w:numId w:val="21"/>
        </w:numPr>
      </w:pPr>
      <w:r>
        <w:t>Sistem nas vrne na domačo stran.</w:t>
      </w:r>
    </w:p>
    <w:p w14:paraId="63F86AD9" w14:textId="5730722F" w:rsidR="009C03CE" w:rsidRDefault="009C03CE" w:rsidP="009C03CE">
      <w:r>
        <w:t>Alternativni tok(</w:t>
      </w:r>
      <w:proofErr w:type="spellStart"/>
      <w:r>
        <w:t>ovi</w:t>
      </w:r>
      <w:proofErr w:type="spellEnd"/>
      <w:r>
        <w:t>):</w:t>
      </w:r>
    </w:p>
    <w:p w14:paraId="118AE39B" w14:textId="77777777" w:rsidR="009C03CE" w:rsidRDefault="009C03CE" w:rsidP="009C03CE">
      <w:pPr>
        <w:pStyle w:val="Odstavekseznama"/>
        <w:numPr>
          <w:ilvl w:val="0"/>
          <w:numId w:val="22"/>
        </w:numPr>
      </w:pPr>
      <w:r>
        <w:t>Prijava v sistem.</w:t>
      </w:r>
    </w:p>
    <w:p w14:paraId="184A6995" w14:textId="77777777" w:rsidR="009C03CE" w:rsidRDefault="009C03CE" w:rsidP="009C03CE">
      <w:pPr>
        <w:pStyle w:val="Odstavekseznama"/>
        <w:numPr>
          <w:ilvl w:val="0"/>
          <w:numId w:val="22"/>
        </w:numPr>
      </w:pPr>
      <w:r>
        <w:t>Klik na gumb dodaj odlagališče.</w:t>
      </w:r>
    </w:p>
    <w:p w14:paraId="79C13C69" w14:textId="77777777" w:rsidR="009C03CE" w:rsidRDefault="009C03CE" w:rsidP="009C03CE">
      <w:pPr>
        <w:pStyle w:val="Odstavekseznama"/>
        <w:numPr>
          <w:ilvl w:val="0"/>
          <w:numId w:val="22"/>
        </w:numPr>
      </w:pPr>
      <w:r>
        <w:t>Izbira lokacije odlagališča na zemljevidu ali vpis GPS koordinat v obrazec za dodajanje.</w:t>
      </w:r>
    </w:p>
    <w:p w14:paraId="05378CB2" w14:textId="77777777" w:rsidR="009C03CE" w:rsidRDefault="009C03CE" w:rsidP="009C03CE">
      <w:pPr>
        <w:pStyle w:val="Odstavekseznama"/>
        <w:numPr>
          <w:ilvl w:val="0"/>
          <w:numId w:val="22"/>
        </w:numPr>
      </w:pPr>
      <w:r>
        <w:t>Vpis podatkov o odlagališču v obrazec, opcijsko lahko naložimo tudi slike</w:t>
      </w:r>
    </w:p>
    <w:p w14:paraId="3F1D4894" w14:textId="420EFC41" w:rsidR="009C03CE" w:rsidRDefault="009C03CE" w:rsidP="009C03CE">
      <w:pPr>
        <w:pStyle w:val="Odstavekseznama"/>
        <w:numPr>
          <w:ilvl w:val="0"/>
          <w:numId w:val="22"/>
        </w:numPr>
      </w:pPr>
      <w:r>
        <w:t>Klik na gumb prekliči.</w:t>
      </w:r>
    </w:p>
    <w:p w14:paraId="3C7362FF" w14:textId="746287C3" w:rsidR="009C03CE" w:rsidRDefault="009C03CE" w:rsidP="009C03CE">
      <w:pPr>
        <w:pStyle w:val="Odstavekseznama"/>
        <w:numPr>
          <w:ilvl w:val="0"/>
          <w:numId w:val="22"/>
        </w:numPr>
      </w:pPr>
      <w:r>
        <w:t>Sistem nas vrne na domačo stran.</w:t>
      </w:r>
    </w:p>
    <w:p w14:paraId="774DC885" w14:textId="0C59CC9E" w:rsidR="009C03CE" w:rsidRDefault="009C03CE" w:rsidP="009C03CE">
      <w:r>
        <w:t>Posledice – Pri osnovnem toku se v bazo podatkov doda novo divje odlagališče, pri alternativnem toku pa je proces preklican, tako da nas sistem samo vrne nazaj na domačo stran.</w:t>
      </w:r>
    </w:p>
    <w:p w14:paraId="05875EBE" w14:textId="55536FAC" w:rsidR="009C03CE" w:rsidRDefault="009C03CE" w:rsidP="009C03CE">
      <w:r>
        <w:t xml:space="preserve">Prioriteta funkcionalnosti – </w:t>
      </w:r>
      <w:proofErr w:type="spellStart"/>
      <w:r w:rsidR="00507A9C">
        <w:rPr>
          <w:i/>
          <w:iCs/>
        </w:rPr>
        <w:t>Won't</w:t>
      </w:r>
      <w:proofErr w:type="spellEnd"/>
      <w:r w:rsidRPr="009C03CE">
        <w:rPr>
          <w:i/>
          <w:iCs/>
        </w:rPr>
        <w:t xml:space="preserve"> </w:t>
      </w:r>
      <w:proofErr w:type="spellStart"/>
      <w:r w:rsidRPr="009C03CE">
        <w:rPr>
          <w:i/>
          <w:iCs/>
        </w:rPr>
        <w:t>have</w:t>
      </w:r>
      <w:proofErr w:type="spellEnd"/>
    </w:p>
    <w:p w14:paraId="5B2440AD" w14:textId="571C5582" w:rsidR="009C03CE" w:rsidRDefault="004527B7" w:rsidP="009C03CE">
      <w:r>
        <w:rPr>
          <w:i/>
          <w:iCs/>
        </w:rPr>
        <w:t>Sprememba podatkov o divjem odlagališču</w:t>
      </w:r>
      <w:r w:rsidRPr="009C03CE">
        <w:rPr>
          <w:i/>
          <w:iCs/>
        </w:rPr>
        <w:t xml:space="preserve"> </w:t>
      </w:r>
      <w:r w:rsidR="009C03CE" w:rsidRPr="009C03CE">
        <w:rPr>
          <w:i/>
          <w:iCs/>
        </w:rPr>
        <w:t>(F1</w:t>
      </w:r>
      <w:r w:rsidR="00507A9C">
        <w:rPr>
          <w:i/>
          <w:iCs/>
        </w:rPr>
        <w:t>1</w:t>
      </w:r>
      <w:r w:rsidR="009C03CE" w:rsidRPr="009C03CE">
        <w:rPr>
          <w:i/>
          <w:iCs/>
        </w:rPr>
        <w:t>)</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lastRenderedPageBreak/>
        <w:t>Osnovni tok:</w:t>
      </w:r>
    </w:p>
    <w:p w14:paraId="49C5888C" w14:textId="022C7105" w:rsidR="004527B7" w:rsidRDefault="004527B7" w:rsidP="004527B7">
      <w:pPr>
        <w:pStyle w:val="Odstavekseznama"/>
        <w:numPr>
          <w:ilvl w:val="0"/>
          <w:numId w:val="23"/>
        </w:numPr>
      </w:pPr>
      <w:r>
        <w:t>Prijava v sistem.</w:t>
      </w:r>
    </w:p>
    <w:p w14:paraId="415E8EEC" w14:textId="38ECEC66" w:rsidR="004527B7" w:rsidRDefault="004527B7" w:rsidP="004527B7">
      <w:pPr>
        <w:pStyle w:val="Odstavekseznama"/>
        <w:numPr>
          <w:ilvl w:val="0"/>
          <w:numId w:val="23"/>
        </w:numPr>
      </w:pPr>
      <w:r>
        <w:t>Administrator izbere lokacijo na zemljevidu</w:t>
      </w:r>
      <w:r w:rsidR="0021540F">
        <w:t xml:space="preserve"> s klikom.</w:t>
      </w:r>
    </w:p>
    <w:p w14:paraId="12CC99C9" w14:textId="648DC18E" w:rsidR="004527B7" w:rsidRDefault="004527B7" w:rsidP="004527B7">
      <w:pPr>
        <w:pStyle w:val="Odstavekseznama"/>
        <w:numPr>
          <w:ilvl w:val="0"/>
          <w:numId w:val="23"/>
        </w:numPr>
      </w:pPr>
      <w:r>
        <w:t>Sistem prikaže se podatke o divjem odlagališču</w:t>
      </w:r>
    </w:p>
    <w:p w14:paraId="5910F31F" w14:textId="4F5F208A" w:rsidR="004527B7" w:rsidRDefault="004527B7" w:rsidP="004527B7">
      <w:pPr>
        <w:pStyle w:val="Odstavekseznama"/>
        <w:numPr>
          <w:ilvl w:val="0"/>
          <w:numId w:val="23"/>
        </w:numPr>
      </w:pPr>
      <w:r>
        <w:t>Administrator klikne gumb uredi.</w:t>
      </w:r>
    </w:p>
    <w:p w14:paraId="5D6105A0" w14:textId="44D54D9F" w:rsidR="004527B7" w:rsidRDefault="004527B7" w:rsidP="004527B7">
      <w:pPr>
        <w:pStyle w:val="Odstavekseznama"/>
        <w:numPr>
          <w:ilvl w:val="0"/>
          <w:numId w:val="23"/>
        </w:numPr>
      </w:pPr>
      <w:r>
        <w:t xml:space="preserve">Administrator lahko sedaj </w:t>
      </w:r>
      <w:r w:rsidR="00225A40">
        <w:t>ureja podatke o odlagališču po želji.</w:t>
      </w:r>
    </w:p>
    <w:p w14:paraId="5725AF01" w14:textId="3A6AF623" w:rsidR="00225A40" w:rsidRDefault="00225A40" w:rsidP="00225A40">
      <w:pPr>
        <w:pStyle w:val="Odstavekseznama"/>
        <w:numPr>
          <w:ilvl w:val="0"/>
          <w:numId w:val="23"/>
        </w:numPr>
      </w:pPr>
      <w:r>
        <w:t>Administrator klikne gumb posodobi podatke.</w:t>
      </w:r>
    </w:p>
    <w:p w14:paraId="7D90B1C4" w14:textId="313799AB" w:rsidR="00225A40" w:rsidRDefault="00225A40" w:rsidP="00225A40">
      <w:pPr>
        <w:pStyle w:val="Odstavekseznama"/>
        <w:numPr>
          <w:ilvl w:val="0"/>
          <w:numId w:val="23"/>
        </w:numPr>
      </w:pPr>
      <w:r>
        <w:t>Sistem vrne administratorja nazaj na domačo stran.</w:t>
      </w:r>
    </w:p>
    <w:p w14:paraId="4BD8C12E" w14:textId="77777777" w:rsidR="0023303F" w:rsidRDefault="0023303F" w:rsidP="0023303F">
      <w:r>
        <w:t>Alternativni tok(</w:t>
      </w:r>
      <w:proofErr w:type="spellStart"/>
      <w:r>
        <w:t>ovi</w:t>
      </w:r>
      <w:proofErr w:type="spellEnd"/>
      <w:r>
        <w:t>):</w:t>
      </w:r>
    </w:p>
    <w:p w14:paraId="39B9EC49" w14:textId="77777777" w:rsidR="0023303F" w:rsidRDefault="0023303F" w:rsidP="0023303F">
      <w:pPr>
        <w:pStyle w:val="Odstavekseznama"/>
        <w:numPr>
          <w:ilvl w:val="0"/>
          <w:numId w:val="32"/>
        </w:numPr>
      </w:pPr>
      <w:r>
        <w:t>Prijava v sistem.</w:t>
      </w:r>
    </w:p>
    <w:p w14:paraId="2CAA902D" w14:textId="77777777" w:rsidR="0023303F" w:rsidRDefault="0023303F" w:rsidP="0023303F">
      <w:pPr>
        <w:pStyle w:val="Odstavekseznama"/>
        <w:numPr>
          <w:ilvl w:val="0"/>
          <w:numId w:val="32"/>
        </w:numPr>
      </w:pPr>
      <w:r>
        <w:t>Administrator izbere lokacijo na zemljevidu s klikom.</w:t>
      </w:r>
    </w:p>
    <w:p w14:paraId="2669D827" w14:textId="77777777" w:rsidR="0023303F" w:rsidRDefault="0023303F" w:rsidP="0023303F">
      <w:pPr>
        <w:pStyle w:val="Odstavekseznama"/>
        <w:numPr>
          <w:ilvl w:val="0"/>
          <w:numId w:val="32"/>
        </w:numPr>
      </w:pPr>
      <w:r>
        <w:t>Sistem prikaže se podatke o divjem odlagališču</w:t>
      </w:r>
    </w:p>
    <w:p w14:paraId="459626C9" w14:textId="77777777" w:rsidR="0023303F" w:rsidRDefault="0023303F" w:rsidP="0023303F">
      <w:pPr>
        <w:pStyle w:val="Odstavekseznama"/>
        <w:numPr>
          <w:ilvl w:val="0"/>
          <w:numId w:val="32"/>
        </w:numPr>
      </w:pPr>
      <w:r>
        <w:t>Administrator klikne gumb uredi.</w:t>
      </w:r>
    </w:p>
    <w:p w14:paraId="2C5AC5F6" w14:textId="77777777" w:rsidR="0023303F" w:rsidRDefault="0023303F" w:rsidP="0023303F">
      <w:pPr>
        <w:pStyle w:val="Odstavekseznama"/>
        <w:numPr>
          <w:ilvl w:val="0"/>
          <w:numId w:val="32"/>
        </w:numPr>
      </w:pPr>
      <w:r>
        <w:t>Administrator lahko sedaj ureja podatke o odlagališču po želji.</w:t>
      </w:r>
    </w:p>
    <w:p w14:paraId="7C07C2A6" w14:textId="2E1BB940" w:rsidR="0023303F" w:rsidRDefault="0023303F" w:rsidP="0023303F">
      <w:pPr>
        <w:pStyle w:val="Odstavekseznama"/>
        <w:numPr>
          <w:ilvl w:val="0"/>
          <w:numId w:val="32"/>
        </w:numPr>
      </w:pPr>
      <w:r>
        <w:t>Administrator spremeni status odlagališča na potrjen</w:t>
      </w:r>
    </w:p>
    <w:p w14:paraId="31693926" w14:textId="77777777" w:rsidR="0023303F" w:rsidRDefault="0023303F" w:rsidP="0023303F">
      <w:pPr>
        <w:pStyle w:val="Odstavekseznama"/>
        <w:numPr>
          <w:ilvl w:val="0"/>
          <w:numId w:val="32"/>
        </w:numPr>
      </w:pPr>
      <w:r>
        <w:t>Administrator klikne gumb posodobi podatke.</w:t>
      </w:r>
    </w:p>
    <w:p w14:paraId="7590BD7A" w14:textId="6DB05FD4" w:rsidR="0023303F" w:rsidRDefault="0023303F" w:rsidP="0023303F">
      <w:pPr>
        <w:pStyle w:val="Odstavekseznama"/>
        <w:numPr>
          <w:ilvl w:val="0"/>
          <w:numId w:val="32"/>
        </w:numPr>
      </w:pPr>
      <w:r>
        <w:t>Sistem pošlje anonimno prijavo odlagališča na inšpektorat, administratorja pa vrne nazaj na domačo stran.</w:t>
      </w:r>
    </w:p>
    <w:p w14:paraId="0A74A176" w14:textId="6812F124" w:rsidR="0023303F" w:rsidRDefault="0023303F" w:rsidP="0023303F"/>
    <w:p w14:paraId="396100ED" w14:textId="77777777" w:rsidR="0023303F" w:rsidRDefault="0023303F" w:rsidP="0023303F"/>
    <w:p w14:paraId="01B5D379" w14:textId="667255C6" w:rsidR="00225A40" w:rsidRDefault="00225A40" w:rsidP="0021540F">
      <w:r>
        <w:t>Posledice – Podatki v bazi podatkov se posodobijo za tisto določeno lokacijo divjega odlagališča.</w:t>
      </w:r>
      <w:r w:rsidR="0023303F">
        <w:t xml:space="preserve"> V alternativnem toku se pošlje še anonimno prijavo divjega odlagališča na inšpektorat.</w:t>
      </w:r>
    </w:p>
    <w:p w14:paraId="19D92702" w14:textId="764DFF8C" w:rsidR="00225A40" w:rsidRDefault="00225A40" w:rsidP="0021540F">
      <w:pPr>
        <w:rPr>
          <w:i/>
          <w:iCs/>
        </w:rPr>
      </w:pPr>
      <w:r>
        <w:t xml:space="preserve">Prioriteta funkcionalnosti – </w:t>
      </w:r>
      <w:proofErr w:type="spellStart"/>
      <w:r w:rsidRPr="00225A40">
        <w:rPr>
          <w:i/>
          <w:iCs/>
        </w:rPr>
        <w:t>Must</w:t>
      </w:r>
      <w:proofErr w:type="spellEnd"/>
      <w:r w:rsidRPr="00225A40">
        <w:rPr>
          <w:i/>
          <w:iCs/>
        </w:rPr>
        <w:t xml:space="preserve"> </w:t>
      </w:r>
      <w:proofErr w:type="spellStart"/>
      <w:r w:rsidRPr="00225A40">
        <w:rPr>
          <w:i/>
          <w:iCs/>
        </w:rPr>
        <w:t>have</w:t>
      </w:r>
      <w:proofErr w:type="spellEnd"/>
    </w:p>
    <w:p w14:paraId="6314D71D" w14:textId="7C77A6D6" w:rsidR="00225A40" w:rsidRDefault="0021540F" w:rsidP="0021540F">
      <w:r w:rsidRPr="002453CA">
        <w:rPr>
          <w:i/>
          <w:iCs/>
        </w:rPr>
        <w:t>I</w:t>
      </w:r>
      <w:r w:rsidR="00225A40" w:rsidRPr="002453CA">
        <w:rPr>
          <w:i/>
          <w:iCs/>
        </w:rPr>
        <w:t>zbris divjega odlagališča(F1</w:t>
      </w:r>
      <w:r w:rsidR="00507A9C" w:rsidRPr="002453CA">
        <w:rPr>
          <w:i/>
          <w:iCs/>
        </w:rPr>
        <w:t>2</w:t>
      </w:r>
      <w:r w:rsidR="00225A40" w:rsidRPr="002453CA">
        <w:rPr>
          <w:i/>
          <w:iCs/>
        </w:rPr>
        <w:t>)</w:t>
      </w:r>
      <w:r w:rsidR="00225A40">
        <w:t xml:space="preserve"> – Administrator lahko izbriše lokacijo divjega odlagališča iz baze podatkov</w:t>
      </w:r>
    </w:p>
    <w:p w14:paraId="5E7D895B" w14:textId="5792E30F" w:rsidR="0021540F" w:rsidRDefault="00225A40" w:rsidP="0021540F">
      <w:r>
        <w:t>Osnovni tok:</w:t>
      </w:r>
    </w:p>
    <w:p w14:paraId="31D83FF6" w14:textId="41A558FA" w:rsidR="0021540F" w:rsidRDefault="0021540F" w:rsidP="0021540F">
      <w:pPr>
        <w:pStyle w:val="Odstavekseznama"/>
        <w:numPr>
          <w:ilvl w:val="0"/>
          <w:numId w:val="25"/>
        </w:numPr>
      </w:pPr>
      <w:r>
        <w:t>Prijava v sistem</w:t>
      </w:r>
    </w:p>
    <w:p w14:paraId="369EE985" w14:textId="0A02AE08" w:rsidR="0021540F" w:rsidRDefault="0021540F" w:rsidP="0021540F">
      <w:pPr>
        <w:pStyle w:val="Odstavekseznama"/>
        <w:numPr>
          <w:ilvl w:val="0"/>
          <w:numId w:val="25"/>
        </w:numPr>
      </w:pPr>
      <w:r>
        <w:t>Administrator izbere lokacijo na zemljevidu s klikom.</w:t>
      </w:r>
    </w:p>
    <w:p w14:paraId="2608225B" w14:textId="0802F8C5" w:rsidR="0021540F" w:rsidRDefault="0021540F" w:rsidP="0021540F">
      <w:pPr>
        <w:pStyle w:val="Odstavekseznama"/>
        <w:numPr>
          <w:ilvl w:val="0"/>
          <w:numId w:val="25"/>
        </w:numPr>
      </w:pPr>
      <w:r>
        <w:t>Sistem prikaže podatke o divjem odlagališču.</w:t>
      </w:r>
    </w:p>
    <w:p w14:paraId="22D10737" w14:textId="25457F87" w:rsidR="0021540F" w:rsidRDefault="0021540F" w:rsidP="0021540F">
      <w:pPr>
        <w:pStyle w:val="Odstavekseznama"/>
        <w:numPr>
          <w:ilvl w:val="0"/>
          <w:numId w:val="25"/>
        </w:numPr>
      </w:pPr>
      <w:r>
        <w:t>Administrator klikne gumb izbriši.</w:t>
      </w:r>
    </w:p>
    <w:p w14:paraId="2D40472C" w14:textId="1C09A23D" w:rsidR="0021540F" w:rsidRDefault="0021540F" w:rsidP="0021540F">
      <w:pPr>
        <w:pStyle w:val="Odstavekseznama"/>
        <w:numPr>
          <w:ilvl w:val="0"/>
          <w:numId w:val="25"/>
        </w:numPr>
      </w:pPr>
      <w:r>
        <w:t>Sistem vpraša uporabnika, če res želi izbrisati divje odlagališče</w:t>
      </w:r>
    </w:p>
    <w:p w14:paraId="306EBEDD" w14:textId="750E487F" w:rsidR="0021540F" w:rsidRDefault="0021540F" w:rsidP="0021540F">
      <w:pPr>
        <w:pStyle w:val="Odstavekseznama"/>
        <w:numPr>
          <w:ilvl w:val="0"/>
          <w:numId w:val="25"/>
        </w:numPr>
      </w:pPr>
      <w:r>
        <w:t>Administrator klikne gumb DA.</w:t>
      </w:r>
    </w:p>
    <w:p w14:paraId="1AA16C86" w14:textId="745FF363" w:rsidR="0021540F" w:rsidRDefault="0021540F" w:rsidP="0021540F">
      <w:pPr>
        <w:pStyle w:val="Odstavekseznama"/>
        <w:numPr>
          <w:ilvl w:val="0"/>
          <w:numId w:val="25"/>
        </w:numPr>
      </w:pPr>
      <w:r>
        <w:t>Sistem vrne Administratorja na domačo stran.</w:t>
      </w:r>
    </w:p>
    <w:p w14:paraId="1951C521" w14:textId="0D99BB68" w:rsidR="0021540F" w:rsidRDefault="0021540F" w:rsidP="0021540F">
      <w:r>
        <w:lastRenderedPageBreak/>
        <w:t>Alternativni tok(</w:t>
      </w:r>
      <w:proofErr w:type="spellStart"/>
      <w:r>
        <w:t>ovi</w:t>
      </w:r>
      <w:proofErr w:type="spellEnd"/>
      <w:r>
        <w:t>):</w:t>
      </w:r>
    </w:p>
    <w:p w14:paraId="6F03B65A" w14:textId="77777777" w:rsidR="0021540F" w:rsidRDefault="0021540F" w:rsidP="0021540F">
      <w:pPr>
        <w:pStyle w:val="Odstavekseznama"/>
        <w:numPr>
          <w:ilvl w:val="0"/>
          <w:numId w:val="26"/>
        </w:numPr>
      </w:pPr>
      <w:r>
        <w:t>Prijava v sistem</w:t>
      </w:r>
    </w:p>
    <w:p w14:paraId="7C77889D" w14:textId="77777777" w:rsidR="0021540F" w:rsidRDefault="0021540F" w:rsidP="0021540F">
      <w:pPr>
        <w:pStyle w:val="Odstavekseznama"/>
        <w:numPr>
          <w:ilvl w:val="0"/>
          <w:numId w:val="26"/>
        </w:numPr>
      </w:pPr>
      <w:r>
        <w:t>Administrator izbere lokacijo na zemljevidu s klikom.</w:t>
      </w:r>
    </w:p>
    <w:p w14:paraId="10C0DADC" w14:textId="728F8C36" w:rsidR="0021540F" w:rsidRDefault="0021540F" w:rsidP="0021540F">
      <w:pPr>
        <w:pStyle w:val="Odstavekseznama"/>
        <w:numPr>
          <w:ilvl w:val="0"/>
          <w:numId w:val="26"/>
        </w:numPr>
      </w:pPr>
      <w:r>
        <w:t>Sistem prikaže podatke o divjem odlagališču.</w:t>
      </w:r>
    </w:p>
    <w:p w14:paraId="5198EC15" w14:textId="77777777" w:rsidR="0021540F" w:rsidRDefault="0021540F" w:rsidP="0021540F">
      <w:pPr>
        <w:pStyle w:val="Odstavekseznama"/>
        <w:numPr>
          <w:ilvl w:val="0"/>
          <w:numId w:val="26"/>
        </w:numPr>
      </w:pPr>
      <w:r>
        <w:t>Administrator klikne gumb izbriši.</w:t>
      </w:r>
    </w:p>
    <w:p w14:paraId="72A5CA60" w14:textId="041D493E" w:rsidR="0021540F" w:rsidRDefault="0021540F" w:rsidP="0021540F">
      <w:pPr>
        <w:pStyle w:val="Odstavekseznama"/>
        <w:numPr>
          <w:ilvl w:val="0"/>
          <w:numId w:val="26"/>
        </w:numPr>
      </w:pPr>
      <w:r>
        <w:t>Sistem vpraša uporabnika, če res želi izbrisati divje odlagališče.</w:t>
      </w:r>
    </w:p>
    <w:p w14:paraId="5D51C287" w14:textId="158E0332" w:rsidR="0021540F" w:rsidRDefault="0021540F" w:rsidP="0021540F">
      <w:pPr>
        <w:pStyle w:val="Odstavekseznama"/>
        <w:numPr>
          <w:ilvl w:val="0"/>
          <w:numId w:val="26"/>
        </w:numPr>
      </w:pPr>
      <w:r>
        <w:t>Administrator klikne gumb Ne.</w:t>
      </w:r>
    </w:p>
    <w:p w14:paraId="24A0A669" w14:textId="1DB9266C" w:rsidR="0021540F" w:rsidRDefault="0021540F" w:rsidP="0021540F">
      <w:pPr>
        <w:pStyle w:val="Odstavekseznama"/>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proofErr w:type="spellStart"/>
      <w:r w:rsidR="001D45AC" w:rsidRPr="001D45AC">
        <w:rPr>
          <w:i/>
          <w:iCs/>
        </w:rPr>
        <w:t>Should</w:t>
      </w:r>
      <w:proofErr w:type="spellEnd"/>
      <w:r w:rsidR="001D45AC" w:rsidRPr="001D45AC">
        <w:rPr>
          <w:i/>
          <w:iCs/>
        </w:rPr>
        <w:t xml:space="preserve"> </w:t>
      </w:r>
      <w:proofErr w:type="spellStart"/>
      <w:r w:rsidR="001D45AC" w:rsidRPr="001D45AC">
        <w:rPr>
          <w:i/>
          <w:iCs/>
        </w:rPr>
        <w:t>have</w:t>
      </w:r>
      <w:proofErr w:type="spellEnd"/>
    </w:p>
    <w:p w14:paraId="560AFCC0" w14:textId="53051945" w:rsidR="00E070E2" w:rsidRDefault="002453CA" w:rsidP="008541CC">
      <w:r w:rsidRPr="002453CA">
        <w:rPr>
          <w:i/>
          <w:iCs/>
        </w:rPr>
        <w:t>Potrditev prijavljenega divjega odlagališča</w:t>
      </w:r>
      <w:r w:rsidR="00E070E2" w:rsidRPr="002453CA">
        <w:rPr>
          <w:i/>
          <w:iCs/>
        </w:rPr>
        <w:t>(F1</w:t>
      </w:r>
      <w:r w:rsidRPr="002453CA">
        <w:rPr>
          <w:i/>
          <w:iCs/>
        </w:rPr>
        <w:t>3</w:t>
      </w:r>
      <w:r w:rsidR="00E070E2">
        <w:t>) –</w:t>
      </w:r>
      <w:r>
        <w:t xml:space="preserve"> A</w:t>
      </w:r>
      <w:r w:rsidR="00E070E2">
        <w:t xml:space="preserve">dministrator </w:t>
      </w:r>
      <w:r>
        <w:t>spremeni status odlagališča iz nepotrjenega v potrjenega</w:t>
      </w:r>
      <w:r w:rsidR="00E070E2">
        <w:t xml:space="preserve">, </w:t>
      </w:r>
      <w:r>
        <w:t>ko se to zgodi aplikacija obvesti pristojne slu</w:t>
      </w:r>
      <w:r w:rsidR="007E21B2">
        <w:t>žbe</w:t>
      </w:r>
      <w:r w:rsidR="00E070E2">
        <w:t>.</w:t>
      </w:r>
    </w:p>
    <w:p w14:paraId="5FF82BD2" w14:textId="378628D0" w:rsidR="00E070E2" w:rsidRDefault="00E070E2" w:rsidP="008541CC">
      <w:r>
        <w:t>Osnovni tok:</w:t>
      </w:r>
    </w:p>
    <w:p w14:paraId="2A9B7CB4" w14:textId="05A7502D" w:rsidR="00E070E2" w:rsidRDefault="00E070E2" w:rsidP="00E070E2">
      <w:pPr>
        <w:pStyle w:val="Odstavekseznama"/>
        <w:numPr>
          <w:ilvl w:val="0"/>
          <w:numId w:val="31"/>
        </w:numPr>
      </w:pPr>
      <w:r>
        <w:t>Administrator klikne gumb Prijava.</w:t>
      </w:r>
    </w:p>
    <w:p w14:paraId="2A0BD3B1" w14:textId="77777777" w:rsidR="00E070E2" w:rsidRDefault="00E070E2" w:rsidP="00E070E2">
      <w:pPr>
        <w:pStyle w:val="Odstavekseznama"/>
        <w:numPr>
          <w:ilvl w:val="0"/>
          <w:numId w:val="31"/>
        </w:numPr>
      </w:pPr>
      <w:r>
        <w:t>Sistem prikaže vnosna polja, ki jih administrator ali registriran uporabnik izpolni.</w:t>
      </w:r>
    </w:p>
    <w:p w14:paraId="4704F78C" w14:textId="29EE2F84" w:rsidR="00E070E2" w:rsidRDefault="00E070E2" w:rsidP="00E070E2">
      <w:pPr>
        <w:pStyle w:val="Odstavekseznama"/>
        <w:numPr>
          <w:ilvl w:val="0"/>
          <w:numId w:val="31"/>
        </w:numPr>
      </w:pPr>
      <w:r>
        <w:t xml:space="preserve">Administrator </w:t>
      </w:r>
      <w:r w:rsidR="007E21B2">
        <w:t>izbere nepotrjeno odlagališče na zemljevidu.</w:t>
      </w:r>
    </w:p>
    <w:p w14:paraId="11AA7330" w14:textId="2E9BA74D" w:rsidR="00E070E2" w:rsidRDefault="00E070E2" w:rsidP="00E070E2">
      <w:pPr>
        <w:pStyle w:val="Odstavekseznama"/>
        <w:numPr>
          <w:ilvl w:val="0"/>
          <w:numId w:val="31"/>
        </w:numPr>
      </w:pPr>
      <w:r>
        <w:t xml:space="preserve">Sistem </w:t>
      </w:r>
      <w:r w:rsidR="007E21B2">
        <w:t>prikaže podatke o odlagališču</w:t>
      </w:r>
    </w:p>
    <w:p w14:paraId="6DCD0EED" w14:textId="52100D77" w:rsidR="00E070E2" w:rsidRDefault="00E070E2" w:rsidP="00E070E2">
      <w:pPr>
        <w:pStyle w:val="Odstavekseznama"/>
        <w:numPr>
          <w:ilvl w:val="0"/>
          <w:numId w:val="31"/>
        </w:numPr>
      </w:pPr>
      <w:r>
        <w:t>Administrator</w:t>
      </w:r>
      <w:r w:rsidR="007E21B2">
        <w:t xml:space="preserve"> pritisne gumb uredi</w:t>
      </w:r>
      <w:r w:rsidR="00C60728">
        <w:t>.</w:t>
      </w:r>
    </w:p>
    <w:p w14:paraId="4FA98F0E" w14:textId="3EE524FC" w:rsidR="00E070E2" w:rsidRDefault="007E21B2" w:rsidP="00E070E2">
      <w:pPr>
        <w:pStyle w:val="Odstavekseznama"/>
        <w:numPr>
          <w:ilvl w:val="0"/>
          <w:numId w:val="31"/>
        </w:numPr>
      </w:pPr>
      <w:r>
        <w:t>Sistem prikaže obrazec za urejanje podatkov o divjih odlagališčih.</w:t>
      </w:r>
    </w:p>
    <w:p w14:paraId="4B6C3840" w14:textId="758F52E0" w:rsidR="00E070E2" w:rsidRDefault="00E070E2" w:rsidP="00E070E2">
      <w:pPr>
        <w:pStyle w:val="Odstavekseznama"/>
        <w:numPr>
          <w:ilvl w:val="0"/>
          <w:numId w:val="31"/>
        </w:numPr>
      </w:pPr>
      <w:r>
        <w:t xml:space="preserve">Administrator </w:t>
      </w:r>
      <w:r w:rsidR="007E21B2">
        <w:t>spremeni podatek iz nepotrjenega v potrjeno odlagališče</w:t>
      </w:r>
      <w:r w:rsidR="00C60728">
        <w:t>.</w:t>
      </w:r>
      <w:r>
        <w:t xml:space="preserve"> </w:t>
      </w:r>
    </w:p>
    <w:p w14:paraId="2405C37D" w14:textId="67F29D87" w:rsidR="00E070E2" w:rsidRDefault="007E21B2" w:rsidP="00E070E2">
      <w:pPr>
        <w:pStyle w:val="Odstavekseznama"/>
        <w:numPr>
          <w:ilvl w:val="0"/>
          <w:numId w:val="31"/>
        </w:numPr>
      </w:pPr>
      <w:r>
        <w:t>Administrator klikne gumb Posodobi podatke</w:t>
      </w:r>
      <w:r w:rsidR="00C60728">
        <w:t>.</w:t>
      </w:r>
    </w:p>
    <w:p w14:paraId="71ED9055" w14:textId="3F44AB3E" w:rsidR="00C60728" w:rsidRDefault="007E21B2" w:rsidP="00E070E2">
      <w:pPr>
        <w:pStyle w:val="Odstavekseznama"/>
        <w:numPr>
          <w:ilvl w:val="0"/>
          <w:numId w:val="31"/>
        </w:numPr>
      </w:pPr>
      <w:r>
        <w:t>Sistem posodobi podatke in osveži odlagališča.</w:t>
      </w:r>
    </w:p>
    <w:p w14:paraId="312FB7F1" w14:textId="56387613" w:rsidR="00C60728" w:rsidRDefault="007E21B2" w:rsidP="00C60728">
      <w:r>
        <w:t>Posledice</w:t>
      </w:r>
      <w:r w:rsidR="00C60728">
        <w:t xml:space="preserve"> –</w:t>
      </w:r>
      <w:r>
        <w:t xml:space="preserve"> Status odlagališča se spremeni in služba, ki je pristojna za divja odlagališča dobi elektronsko sporočilo z obvestilom o novem divjem odlagališču in z linkom do spletne strani</w:t>
      </w:r>
      <w:r w:rsidR="00C60728">
        <w:t>.</w:t>
      </w:r>
    </w:p>
    <w:p w14:paraId="7CE98EC7" w14:textId="103430B6" w:rsidR="00E070E2" w:rsidRPr="00C60728" w:rsidRDefault="00C60728" w:rsidP="008541CC">
      <w:pPr>
        <w:rPr>
          <w:i/>
          <w:iCs/>
        </w:rPr>
      </w:pPr>
      <w:r>
        <w:t xml:space="preserve">Prioriteta funkcionalnosti – </w:t>
      </w:r>
      <w:proofErr w:type="spellStart"/>
      <w:r w:rsidR="00507A9C">
        <w:rPr>
          <w:i/>
          <w:iCs/>
        </w:rPr>
        <w:t>Won't</w:t>
      </w:r>
      <w:proofErr w:type="spellEnd"/>
      <w:r w:rsidR="00507A9C">
        <w:rPr>
          <w:i/>
          <w:iCs/>
        </w:rPr>
        <w:t xml:space="preserve"> </w:t>
      </w:r>
      <w:proofErr w:type="spellStart"/>
      <w:r w:rsidR="00507A9C">
        <w:rPr>
          <w:i/>
          <w:iCs/>
        </w:rPr>
        <w:t>have</w:t>
      </w:r>
      <w:proofErr w:type="spellEnd"/>
    </w:p>
    <w:p w14:paraId="7474ADCC" w14:textId="3CA11B74" w:rsidR="001D45AC" w:rsidRDefault="001D45AC" w:rsidP="001D45AC">
      <w:pPr>
        <w:pStyle w:val="Naslov2"/>
      </w:pPr>
      <w:bookmarkStart w:id="14" w:name="_Toc143428281"/>
      <w:r>
        <w:t>4.3 NEFUNKCIONALNE ZAHTEVE</w:t>
      </w:r>
      <w:bookmarkEnd w:id="14"/>
    </w:p>
    <w:p w14:paraId="2362A517" w14:textId="4CAD00F0" w:rsidR="001D45AC" w:rsidRDefault="001D45AC" w:rsidP="001D45AC">
      <w:r>
        <w:t>Zahteve izdelka:</w:t>
      </w:r>
    </w:p>
    <w:p w14:paraId="3A5B1183" w14:textId="71EB986D" w:rsidR="001D45AC" w:rsidRDefault="001D45AC" w:rsidP="001D45AC">
      <w:pPr>
        <w:pStyle w:val="Odstavekseznama"/>
        <w:numPr>
          <w:ilvl w:val="0"/>
          <w:numId w:val="27"/>
        </w:numPr>
      </w:pPr>
      <w:r>
        <w:t>Sistem mora biti dosegljiv na javno dostopnem spletnem naslovu.</w:t>
      </w:r>
    </w:p>
    <w:p w14:paraId="52BBA581" w14:textId="21FC94F7" w:rsidR="001D45AC" w:rsidRDefault="001D45AC" w:rsidP="001D45AC">
      <w:pPr>
        <w:pStyle w:val="Odstavekseznama"/>
        <w:numPr>
          <w:ilvl w:val="0"/>
          <w:numId w:val="27"/>
        </w:numPr>
      </w:pPr>
      <w:r>
        <w:t>Sistem mora na vsako poizvedo odgovoriti v največ 2s.</w:t>
      </w:r>
    </w:p>
    <w:p w14:paraId="03C93AAE" w14:textId="77777777" w:rsidR="001D45AC" w:rsidRDefault="001D45AC" w:rsidP="001D45AC">
      <w:pPr>
        <w:pStyle w:val="Odstavekseznama"/>
        <w:numPr>
          <w:ilvl w:val="0"/>
          <w:numId w:val="27"/>
        </w:numPr>
      </w:pPr>
      <w:r>
        <w:t>Sistem mora biti na voljo najmanj 99,9 odstotkov časa.</w:t>
      </w:r>
    </w:p>
    <w:p w14:paraId="59DCDF81" w14:textId="77777777" w:rsidR="001D45AC" w:rsidRDefault="001D45AC" w:rsidP="001D45AC">
      <w:pPr>
        <w:pStyle w:val="Odstavekseznama"/>
        <w:numPr>
          <w:ilvl w:val="0"/>
          <w:numId w:val="27"/>
        </w:numPr>
      </w:pPr>
      <w:r>
        <w:lastRenderedPageBreak/>
        <w:t>Sistem mora biti zmožen streči najmanj 1000 hkratnim uporabnikom.</w:t>
      </w:r>
    </w:p>
    <w:p w14:paraId="09773DD8" w14:textId="76437F7C" w:rsidR="001D45AC" w:rsidRDefault="001D45AC" w:rsidP="001D45AC">
      <w:pPr>
        <w:pStyle w:val="Odstavekseznama"/>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Odstavekseznama"/>
      </w:pPr>
    </w:p>
    <w:p w14:paraId="37C54C9E" w14:textId="29DE8B60" w:rsidR="001D45AC" w:rsidRDefault="001D45AC" w:rsidP="001D45AC">
      <w:r>
        <w:t>Organizacijske zahteve:</w:t>
      </w:r>
    </w:p>
    <w:p w14:paraId="502D9AB6" w14:textId="7207D1AE" w:rsidR="001D45AC" w:rsidRDefault="001D45AC" w:rsidP="001D45AC">
      <w:pPr>
        <w:pStyle w:val="Odstavekseznama"/>
        <w:numPr>
          <w:ilvl w:val="0"/>
          <w:numId w:val="28"/>
        </w:numPr>
      </w:pPr>
      <w:r>
        <w:t>Transakcijska podatkovna baza naj uporablja jezik SQL.</w:t>
      </w:r>
    </w:p>
    <w:p w14:paraId="734325A3" w14:textId="3103E225" w:rsidR="001D45AC" w:rsidRDefault="001D45AC" w:rsidP="001D45AC">
      <w:pPr>
        <w:pStyle w:val="Odstavekseznama"/>
        <w:numPr>
          <w:ilvl w:val="0"/>
          <w:numId w:val="28"/>
        </w:numPr>
      </w:pPr>
      <w:r>
        <w:t xml:space="preserve">Spletna aplikacija mora do podatkov iz baze dostopati preko REST </w:t>
      </w:r>
      <w:proofErr w:type="spellStart"/>
      <w:r>
        <w:t>Api</w:t>
      </w:r>
      <w:proofErr w:type="spellEnd"/>
      <w:r>
        <w:t>-ja.</w:t>
      </w:r>
    </w:p>
    <w:p w14:paraId="2040E625" w14:textId="6C994504" w:rsidR="001D45AC" w:rsidRDefault="001D45AC" w:rsidP="001D45AC">
      <w:r>
        <w:t>Zunanje zahteve:</w:t>
      </w:r>
    </w:p>
    <w:p w14:paraId="5BDCE05D" w14:textId="76269BE1" w:rsidR="001D45AC" w:rsidRPr="001D45AC" w:rsidRDefault="001D45AC" w:rsidP="001D45AC">
      <w:pPr>
        <w:pStyle w:val="Odstavekseznama"/>
        <w:numPr>
          <w:ilvl w:val="0"/>
          <w:numId w:val="29"/>
        </w:numPr>
      </w:pPr>
      <w:r w:rsidRPr="001D45AC">
        <w:t xml:space="preserve">Sistem mora delati na brskalnikih: </w:t>
      </w:r>
      <w:r>
        <w:t xml:space="preserve">Google </w:t>
      </w:r>
      <w:proofErr w:type="spellStart"/>
      <w:r>
        <w:t>c</w:t>
      </w:r>
      <w:r w:rsidRPr="001D45AC">
        <w:t>hrome</w:t>
      </w:r>
      <w:proofErr w:type="spellEnd"/>
      <w:r w:rsidRPr="001D45AC">
        <w:t>, Opera, Firefox</w:t>
      </w:r>
      <w:r w:rsidR="00492E96">
        <w:t>.</w:t>
      </w:r>
    </w:p>
    <w:p w14:paraId="42370943" w14:textId="68C8D60E" w:rsidR="00492E96" w:rsidRDefault="00492E96" w:rsidP="00492E96">
      <w:pPr>
        <w:pStyle w:val="Naslov2"/>
      </w:pPr>
      <w:bookmarkStart w:id="15" w:name="_Toc143428282"/>
      <w:r>
        <w:t>4.4 SLOVAR POJMOV</w:t>
      </w:r>
      <w:bookmarkEnd w:id="15"/>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proofErr w:type="spellStart"/>
      <w:r w:rsidRPr="00462621">
        <w:t>reCAPTCHA</w:t>
      </w:r>
      <w:proofErr w:type="spellEnd"/>
      <w:r w:rsidRPr="00462621">
        <w:t xml:space="preserve"> - Googlova brezplačna storitev, ki pomaga zaščititi spletna meta pred neželeno pošto in zlorabo.</w:t>
      </w:r>
    </w:p>
    <w:p w14:paraId="2520E0BB" w14:textId="0EAF1EB9" w:rsidR="00462621" w:rsidRDefault="00462621" w:rsidP="003D705F">
      <w:r w:rsidRPr="00462621">
        <w:t xml:space="preserve">GPS - Global </w:t>
      </w:r>
      <w:proofErr w:type="spellStart"/>
      <w:r w:rsidRPr="00462621">
        <w:t>Positioning</w:t>
      </w:r>
      <w:proofErr w:type="spellEnd"/>
      <w:r w:rsidRPr="00462621">
        <w:t xml:space="preserve"> </w:t>
      </w:r>
      <w:proofErr w:type="spellStart"/>
      <w:r w:rsidRPr="00462621">
        <w:t>System</w:t>
      </w:r>
      <w:proofErr w:type="spellEnd"/>
      <w:r w:rsidRPr="00462621">
        <w:t xml:space="preserve">(sistem globalnega </w:t>
      </w:r>
      <w:proofErr w:type="spellStart"/>
      <w:r w:rsidRPr="00462621">
        <w:t>pozicioniranja</w:t>
      </w:r>
      <w:proofErr w:type="spellEnd"/>
      <w:r w:rsidRPr="00462621">
        <w:t>)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t xml:space="preserve">Administrator - </w:t>
      </w:r>
      <w:proofErr w:type="spellStart"/>
      <w:r w:rsidRPr="00462621">
        <w:t>srbnik</w:t>
      </w:r>
      <w:proofErr w:type="spellEnd"/>
      <w:r w:rsidRPr="00462621">
        <w:t xml:space="preserve"> sistema, ki lahko dodeluje </w:t>
      </w:r>
      <w:proofErr w:type="spellStart"/>
      <w:r w:rsidRPr="00462621">
        <w:t>moderatorske</w:t>
      </w:r>
      <w:proofErr w:type="spellEnd"/>
      <w:r w:rsidRPr="00462621">
        <w:t xml:space="preserve"> pravice in </w:t>
      </w:r>
      <w:proofErr w:type="spellStart"/>
      <w:r w:rsidRPr="00462621">
        <w:t>odzvame</w:t>
      </w:r>
      <w:proofErr w:type="spellEnd"/>
      <w:r w:rsidRPr="00462621">
        <w:t xml:space="preserv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proofErr w:type="spellStart"/>
      <w:r>
        <w:t>Spam</w:t>
      </w:r>
      <w:proofErr w:type="spellEnd"/>
      <w:r>
        <w:t xml:space="preserve">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Naslov2"/>
      </w:pPr>
      <w:bookmarkStart w:id="16" w:name="_Toc143428283"/>
      <w:r>
        <w:lastRenderedPageBreak/>
        <w:t>4.5 DIAGRAM PRIMEROV UPORABE</w:t>
      </w:r>
      <w:bookmarkEnd w:id="16"/>
    </w:p>
    <w:p w14:paraId="00BEDA13" w14:textId="1E46D963" w:rsidR="00476121" w:rsidRPr="001B6954" w:rsidRDefault="00476121" w:rsidP="00476121">
      <w:pPr>
        <w:pStyle w:val="Napis"/>
        <w:keepNext/>
        <w:jc w:val="center"/>
        <w:rPr>
          <w:b/>
          <w:bCs/>
          <w:i w:val="0"/>
          <w:iCs w:val="0"/>
          <w:sz w:val="22"/>
          <w:szCs w:val="22"/>
        </w:rPr>
      </w:pPr>
      <w:bookmarkStart w:id="17" w:name="_Toc143428308"/>
      <w:r w:rsidRPr="001B6954">
        <w:rPr>
          <w:b/>
          <w:bCs/>
          <w:i w:val="0"/>
          <w:iCs w:val="0"/>
          <w:sz w:val="22"/>
          <w:szCs w:val="22"/>
        </w:rPr>
        <w:t xml:space="preserve">Slika </w:t>
      </w:r>
      <w:r w:rsidR="00492D32">
        <w:rPr>
          <w:b/>
          <w:bCs/>
          <w:i w:val="0"/>
          <w:iCs w:val="0"/>
          <w:sz w:val="22"/>
          <w:szCs w:val="22"/>
        </w:rPr>
        <w:fldChar w:fldCharType="begin"/>
      </w:r>
      <w:r w:rsidR="00492D32">
        <w:rPr>
          <w:b/>
          <w:bCs/>
          <w:i w:val="0"/>
          <w:iCs w:val="0"/>
          <w:sz w:val="22"/>
          <w:szCs w:val="22"/>
        </w:rPr>
        <w:instrText xml:space="preserve"> SEQ Slika \* ARABIC </w:instrText>
      </w:r>
      <w:r w:rsidR="00492D32">
        <w:rPr>
          <w:b/>
          <w:bCs/>
          <w:i w:val="0"/>
          <w:iCs w:val="0"/>
          <w:sz w:val="22"/>
          <w:szCs w:val="22"/>
        </w:rPr>
        <w:fldChar w:fldCharType="separate"/>
      </w:r>
      <w:r w:rsidR="00492D32">
        <w:rPr>
          <w:b/>
          <w:bCs/>
          <w:i w:val="0"/>
          <w:iCs w:val="0"/>
          <w:noProof/>
          <w:sz w:val="22"/>
          <w:szCs w:val="22"/>
        </w:rPr>
        <w:t>1</w:t>
      </w:r>
      <w:r w:rsidR="00492D32">
        <w:rPr>
          <w:b/>
          <w:bCs/>
          <w:i w:val="0"/>
          <w:iCs w:val="0"/>
          <w:sz w:val="22"/>
          <w:szCs w:val="22"/>
        </w:rPr>
        <w:fldChar w:fldCharType="end"/>
      </w:r>
      <w:r w:rsidRPr="001B6954">
        <w:rPr>
          <w:b/>
          <w:bCs/>
          <w:i w:val="0"/>
          <w:iCs w:val="0"/>
          <w:sz w:val="22"/>
          <w:szCs w:val="22"/>
        </w:rPr>
        <w:t>: UML diagram za aplikacijo</w:t>
      </w:r>
      <w:bookmarkEnd w:id="17"/>
    </w:p>
    <w:p w14:paraId="1C898953" w14:textId="672838F1" w:rsidR="00437343" w:rsidRPr="00437343" w:rsidRDefault="00B016C7" w:rsidP="001B6954">
      <w:pPr>
        <w:jc w:val="center"/>
      </w:pPr>
      <w:r>
        <w:rPr>
          <w:noProof/>
        </w:rPr>
        <w:drawing>
          <wp:inline distT="0" distB="0" distL="0" distR="0" wp14:anchorId="03899B54" wp14:editId="643A9076">
            <wp:extent cx="6438900" cy="7624191"/>
            <wp:effectExtent l="0" t="0" r="0" b="0"/>
            <wp:docPr id="245935550" name="Slika 2" descr="Slika, ki vsebuje besede besedilo, posnetek zaslona, diagram, vrstic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935550" name="Slika 2" descr="Slika, ki vsebuje besede besedilo, posnetek zaslona, diagram, vrstica&#10;&#10;Opis je samodejno ustvarj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64998" cy="7655094"/>
                    </a:xfrm>
                    <a:prstGeom prst="rect">
                      <a:avLst/>
                    </a:prstGeom>
                    <a:noFill/>
                    <a:ln>
                      <a:noFill/>
                    </a:ln>
                  </pic:spPr>
                </pic:pic>
              </a:graphicData>
            </a:graphic>
          </wp:inline>
        </w:drawing>
      </w:r>
    </w:p>
    <w:p w14:paraId="22612D9D" w14:textId="1E36F2CF" w:rsidR="00241E61" w:rsidRDefault="007635C1" w:rsidP="003D705F">
      <w:r>
        <w:t xml:space="preserve">Diagram primerov uporabe nam prikazuje vse prej naštete funkcionalnosti, in kdo jih lahko uporablja. Na levi strani vidimo vloge uporabnikov, na desni strani pa </w:t>
      </w:r>
      <w:r w:rsidR="002B0AED">
        <w:t>so</w:t>
      </w:r>
      <w:r>
        <w:t xml:space="preserve"> </w:t>
      </w:r>
      <w:r>
        <w:lastRenderedPageBreak/>
        <w:t>zunanji sistemi, s katerimi komunicira aplikacija.</w:t>
      </w:r>
      <w:r w:rsidR="00241E61">
        <w:t xml:space="preserve"> UML diagram je bil izdelan s pomočjo programske opreme </w:t>
      </w:r>
      <w:proofErr w:type="spellStart"/>
      <w:r w:rsidR="00241E61">
        <w:t>PowerDesigner</w:t>
      </w:r>
      <w:proofErr w:type="spellEnd"/>
      <w:r w:rsidR="00241E61">
        <w:t>.</w:t>
      </w:r>
      <w:r w:rsidR="003104ED">
        <w:t xml:space="preserve"> </w:t>
      </w:r>
    </w:p>
    <w:p w14:paraId="51E6D8D5" w14:textId="0EA969FF" w:rsidR="003104ED" w:rsidRPr="003D705F" w:rsidRDefault="003104ED" w:rsidP="003D705F">
      <w:proofErr w:type="spellStart"/>
      <w:r w:rsidRPr="003104ED">
        <w:t>PowerDesigner</w:t>
      </w:r>
      <w:proofErr w:type="spellEnd"/>
      <w:r w:rsidRPr="003104ED">
        <w:t xml:space="preserve"> je celovito orodje za modeliranje in upravljanje z informacijskimi sistemi ter poslovnimi procesi. Gre za napredno programsko rešitev, ki omogoča organizacijam načrtovanje, oblikovanje in upravljanje različnih vidikov njihove informacijske infrastrukture. Z njegovo pomočjo lahko organizacije ustvarjajo grafične modele podatkovnih baz, aplikacijskih sistemov, poslovnih procesov in še več. </w:t>
      </w:r>
      <w:r>
        <w:t>O</w:t>
      </w:r>
      <w:r w:rsidRPr="003104ED">
        <w:t>mogoča vizualizacijo različnih komponent in njihovih odnosov ter s tem</w:t>
      </w:r>
      <w:r>
        <w:t xml:space="preserve"> </w:t>
      </w:r>
      <w:r w:rsidRPr="003104ED">
        <w:t>olajšuje analizo, načrtovanje in razvoj projektov.</w:t>
      </w:r>
      <w:r>
        <w:t xml:space="preserve"> Prednost </w:t>
      </w:r>
      <w:proofErr w:type="spellStart"/>
      <w:r w:rsidRPr="003104ED">
        <w:t>PowerDesignerja</w:t>
      </w:r>
      <w:proofErr w:type="spellEnd"/>
      <w:r w:rsidRPr="003104ED">
        <w:t xml:space="preserve"> je njegova sposobnost za modeliranje na več ravneh, kar omogoča boljše razumevanje kompleksnih sistemov in zagotavlja usklajenost med različnimi deležniki. Poleg tega orodje omogoča sledenje spremembam, upravljanje verzij in izmenjavo informacij med različnimi ekipami.</w:t>
      </w:r>
      <w:r>
        <w:t xml:space="preserve"> </w:t>
      </w:r>
      <w:proofErr w:type="spellStart"/>
      <w:r w:rsidRPr="003104ED">
        <w:t>PowerDesigner</w:t>
      </w:r>
      <w:proofErr w:type="spellEnd"/>
      <w:r>
        <w:t xml:space="preserve"> je</w:t>
      </w:r>
      <w:r w:rsidRPr="003104ED">
        <w:t xml:space="preserve"> ključno orodje za podporo strategijam upravljanja z informacijskimi viri ter omogoča boljše načrtovanje, usklajevanje in izvajanje projektov v organizacijah.</w:t>
      </w:r>
    </w:p>
    <w:p w14:paraId="1E44D925" w14:textId="5200AED6" w:rsidR="00441578" w:rsidRDefault="003E7495" w:rsidP="003E7495">
      <w:pPr>
        <w:pStyle w:val="Naslov2"/>
      </w:pPr>
      <w:bookmarkStart w:id="18" w:name="_Toc143428284"/>
      <w:r>
        <w:t>4.</w:t>
      </w:r>
      <w:r w:rsidR="00437343">
        <w:t>6</w:t>
      </w:r>
      <w:r w:rsidR="00EB65F7">
        <w:t xml:space="preserve"> </w:t>
      </w:r>
      <w:r>
        <w:t>OPIS VMESNIK</w:t>
      </w:r>
      <w:r w:rsidR="00437343">
        <w:t>OV</w:t>
      </w:r>
      <w:bookmarkEnd w:id="18"/>
    </w:p>
    <w:p w14:paraId="6AEB55DE" w14:textId="2B8CB03B" w:rsidR="003104ED" w:rsidRPr="003104ED" w:rsidRDefault="003104ED" w:rsidP="003104ED">
      <w:r>
        <w:t>Zaslonske maske so bile izdelane v programu Adobe</w:t>
      </w:r>
      <w:r w:rsidR="00C84FC5">
        <w:t xml:space="preserve"> </w:t>
      </w:r>
      <w:r>
        <w:t>XD</w:t>
      </w:r>
      <w:r w:rsidR="00C84FC5">
        <w:t xml:space="preserve">. Ta pa </w:t>
      </w:r>
      <w:r w:rsidR="00C84FC5" w:rsidRPr="00C84FC5">
        <w:t>je profesionalno oblikovalsko orodje, ki je namenjeno ustvarjanju interaktivnih in privlačnih uporabniških vmesnikov ter izkušenj. Gre za programsko rešitev, ki je posebej zasnovana za oblikovalce spletnih strani, mobilnih aplikacij in drugih digitalnih vmesnikov. Z Adobe XD lahko oblikovalci ustvarjajo vizualne načrte, interaktivne prototipe in animacije, ki omogočajo realističen vpogled v to, kako se bo uporabnik premikal po aplikaciji ali spletni strani. Orodje vključuje številne funkcionalnosti, kot so možnosti za sodelovalno delo med člani ekipe, ustvarjanje ponovne uporabe elementov, združevanje oblikovalskih in razvojnih procesov ter testiranje uporabniških izkušenj pred dejansko implementacijo. S poudarkom na intuitivnosti in preprostosti uporabe omogoča Adobe XD oblikovalcem, da hitro preizkušajo ideje, optimizirajo uporabniške izkušnje ter prispevajo k hitrejšemu in učinkovitejšemu razvoju digitalnih rešitev.</w:t>
      </w:r>
    </w:p>
    <w:p w14:paraId="0BAF3382" w14:textId="77777777" w:rsidR="00921671" w:rsidRPr="00921671" w:rsidRDefault="00921671" w:rsidP="00921671"/>
    <w:p w14:paraId="48890CB5" w14:textId="54F8FC36" w:rsidR="00492D32" w:rsidRPr="00492D32" w:rsidRDefault="00492D32" w:rsidP="00492D32">
      <w:pPr>
        <w:pStyle w:val="Napis"/>
        <w:keepNext/>
        <w:jc w:val="center"/>
        <w:rPr>
          <w:b/>
          <w:bCs/>
          <w:i w:val="0"/>
          <w:iCs w:val="0"/>
          <w:sz w:val="22"/>
          <w:szCs w:val="22"/>
        </w:rPr>
      </w:pPr>
      <w:bookmarkStart w:id="19" w:name="_Toc143428309"/>
      <w:r w:rsidRPr="00492D32">
        <w:rPr>
          <w:b/>
          <w:bCs/>
          <w:i w:val="0"/>
          <w:iCs w:val="0"/>
          <w:sz w:val="22"/>
          <w:szCs w:val="22"/>
        </w:rPr>
        <w:lastRenderedPageBreak/>
        <w:t xml:space="preserve">Slika </w:t>
      </w:r>
      <w:r w:rsidRPr="00492D32">
        <w:rPr>
          <w:b/>
          <w:bCs/>
          <w:i w:val="0"/>
          <w:iCs w:val="0"/>
          <w:sz w:val="22"/>
          <w:szCs w:val="22"/>
        </w:rPr>
        <w:fldChar w:fldCharType="begin"/>
      </w:r>
      <w:r w:rsidRPr="00492D32">
        <w:rPr>
          <w:b/>
          <w:bCs/>
          <w:i w:val="0"/>
          <w:iCs w:val="0"/>
          <w:sz w:val="22"/>
          <w:szCs w:val="22"/>
        </w:rPr>
        <w:instrText xml:space="preserve"> SEQ Slika \* ARABIC </w:instrText>
      </w:r>
      <w:r w:rsidRPr="00492D32">
        <w:rPr>
          <w:b/>
          <w:bCs/>
          <w:i w:val="0"/>
          <w:iCs w:val="0"/>
          <w:sz w:val="22"/>
          <w:szCs w:val="22"/>
        </w:rPr>
        <w:fldChar w:fldCharType="separate"/>
      </w:r>
      <w:r w:rsidRPr="00492D32">
        <w:rPr>
          <w:b/>
          <w:bCs/>
          <w:i w:val="0"/>
          <w:iCs w:val="0"/>
          <w:noProof/>
          <w:sz w:val="22"/>
          <w:szCs w:val="22"/>
        </w:rPr>
        <w:t>2</w:t>
      </w:r>
      <w:r w:rsidRPr="00492D32">
        <w:rPr>
          <w:b/>
          <w:bCs/>
          <w:i w:val="0"/>
          <w:iCs w:val="0"/>
          <w:sz w:val="22"/>
          <w:szCs w:val="22"/>
        </w:rPr>
        <w:fldChar w:fldCharType="end"/>
      </w:r>
      <w:r w:rsidRPr="00492D32">
        <w:rPr>
          <w:b/>
          <w:bCs/>
          <w:i w:val="0"/>
          <w:iCs w:val="0"/>
          <w:sz w:val="22"/>
          <w:szCs w:val="22"/>
        </w:rPr>
        <w:t>: Zaslonska maska-prikaz divjih odlagališč</w:t>
      </w:r>
      <w:bookmarkEnd w:id="19"/>
    </w:p>
    <w:p w14:paraId="6AA8197D" w14:textId="77777777" w:rsidR="00830E33" w:rsidRDefault="00830E33" w:rsidP="00830E33">
      <w:r>
        <w:rPr>
          <w:noProof/>
        </w:rPr>
        <w:drawing>
          <wp:inline distT="0" distB="0" distL="0" distR="0" wp14:anchorId="6F48C1CC" wp14:editId="05468606">
            <wp:extent cx="5760720" cy="3240405"/>
            <wp:effectExtent l="0" t="0" r="0" b="0"/>
            <wp:docPr id="1171149826" name="Slika 1" descr="Slika, ki vsebuje besede zemljevid, besedilo, atlas, posnetek zaslona&#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149826" name="Slika 1" descr="Slika, ki vsebuje besede zemljevid, besedilo, atlas, posnetek zaslona&#10;&#10;Opis je samodejno ustvarjen"/>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05915B0D" w14:textId="53C6DA90" w:rsidR="00C84FC5" w:rsidRDefault="00C84FC5" w:rsidP="00830E33">
      <w:r>
        <w:t xml:space="preserve">Prva zaslonska maska nam prikazuje stran, ki je uporabniku </w:t>
      </w:r>
      <w:r w:rsidR="007B059C">
        <w:t>prikazana ob vstopu na spletno stran. Tu lahko uporablja filtre(desno spodaj), da prikaže različne vrste divjih odlagališč, lahko se prijavi ali registrira, če si želi dodati oziroma prijaviti novo divje odlagališče. Zemljevid seveda lahko premika, približa in oddalji po želji. Prav tako lahko klikne na eno od lokacij na zemljevidu, za prikaz podrobnosti o izbranem divjem odlagališču. Ob registraciji in prijavo je na voljo tudi gumb za pomoč, ki pa prikaže podrobna navodila, kako prijaviti novo divje odlagališče.</w:t>
      </w:r>
    </w:p>
    <w:p w14:paraId="09C8101C" w14:textId="54A05967" w:rsidR="00492D32" w:rsidRPr="00492D32" w:rsidRDefault="00492D32" w:rsidP="00492D32">
      <w:pPr>
        <w:pStyle w:val="Napis"/>
        <w:keepNext/>
        <w:jc w:val="center"/>
        <w:rPr>
          <w:b/>
          <w:bCs/>
          <w:i w:val="0"/>
          <w:iCs w:val="0"/>
          <w:sz w:val="22"/>
          <w:szCs w:val="22"/>
        </w:rPr>
      </w:pPr>
      <w:bookmarkStart w:id="20" w:name="_Toc143428310"/>
      <w:r w:rsidRPr="00492D32">
        <w:rPr>
          <w:b/>
          <w:bCs/>
          <w:i w:val="0"/>
          <w:iCs w:val="0"/>
          <w:sz w:val="22"/>
          <w:szCs w:val="22"/>
        </w:rPr>
        <w:t xml:space="preserve">Slika </w:t>
      </w:r>
      <w:r w:rsidRPr="00492D32">
        <w:rPr>
          <w:b/>
          <w:bCs/>
          <w:i w:val="0"/>
          <w:iCs w:val="0"/>
          <w:sz w:val="22"/>
          <w:szCs w:val="22"/>
        </w:rPr>
        <w:fldChar w:fldCharType="begin"/>
      </w:r>
      <w:r w:rsidRPr="00492D32">
        <w:rPr>
          <w:b/>
          <w:bCs/>
          <w:i w:val="0"/>
          <w:iCs w:val="0"/>
          <w:sz w:val="22"/>
          <w:szCs w:val="22"/>
        </w:rPr>
        <w:instrText xml:space="preserve"> SEQ Slika \* ARABIC </w:instrText>
      </w:r>
      <w:r w:rsidRPr="00492D32">
        <w:rPr>
          <w:b/>
          <w:bCs/>
          <w:i w:val="0"/>
          <w:iCs w:val="0"/>
          <w:sz w:val="22"/>
          <w:szCs w:val="22"/>
        </w:rPr>
        <w:fldChar w:fldCharType="separate"/>
      </w:r>
      <w:r w:rsidRPr="00492D32">
        <w:rPr>
          <w:b/>
          <w:bCs/>
          <w:i w:val="0"/>
          <w:iCs w:val="0"/>
          <w:noProof/>
          <w:sz w:val="22"/>
          <w:szCs w:val="22"/>
        </w:rPr>
        <w:t>3</w:t>
      </w:r>
      <w:r w:rsidRPr="00492D32">
        <w:rPr>
          <w:b/>
          <w:bCs/>
          <w:i w:val="0"/>
          <w:iCs w:val="0"/>
          <w:sz w:val="22"/>
          <w:szCs w:val="22"/>
        </w:rPr>
        <w:fldChar w:fldCharType="end"/>
      </w:r>
      <w:r w:rsidRPr="00492D32">
        <w:rPr>
          <w:b/>
          <w:bCs/>
          <w:i w:val="0"/>
          <w:iCs w:val="0"/>
          <w:sz w:val="22"/>
          <w:szCs w:val="22"/>
        </w:rPr>
        <w:t>: Zaslonska maska-prikaz podatkov o izbranem divjem odlagališču</w:t>
      </w:r>
      <w:bookmarkEnd w:id="20"/>
    </w:p>
    <w:p w14:paraId="6C90374A" w14:textId="65D08AEC" w:rsidR="00830E33" w:rsidRDefault="00830E33" w:rsidP="00830E33">
      <w:r>
        <w:rPr>
          <w:noProof/>
        </w:rPr>
        <w:drawing>
          <wp:inline distT="0" distB="0" distL="0" distR="0" wp14:anchorId="0C6E75E6" wp14:editId="6127401E">
            <wp:extent cx="5760720" cy="3240405"/>
            <wp:effectExtent l="0" t="0" r="0" b="0"/>
            <wp:docPr id="555844031" name="Slika 3" descr="Slika, ki vsebuje besede besedilo, zemljevid, posnetek zaslona, atlas&#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4031" name="Slika 3" descr="Slika, ki vsebuje besede besedilo, zemljevid, posnetek zaslona, atlas&#10;&#10;Opis je samodejno ustvarje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648B1500" w14:textId="6F05B745" w:rsidR="004F6575" w:rsidRDefault="004F6575" w:rsidP="00830E33">
      <w:r>
        <w:lastRenderedPageBreak/>
        <w:t>Na tej zaslonski maski pa je prikazan prikaz podatkov o izbranem odlagališču, uporabnik ima poleg prejšnjih možnosti tudi možnost povečave slik s klikom na le te. Prav tako lahko uporabnik poljubno izbira druga divja odlagališča na zemljevidu, brez zapiranja prikaza s podatki.</w:t>
      </w:r>
    </w:p>
    <w:p w14:paraId="50838858" w14:textId="6996AE0F" w:rsidR="00492D32" w:rsidRPr="00492D32" w:rsidRDefault="00492D32" w:rsidP="00492D32">
      <w:pPr>
        <w:pStyle w:val="Napis"/>
        <w:keepNext/>
        <w:jc w:val="center"/>
        <w:rPr>
          <w:b/>
          <w:bCs/>
          <w:i w:val="0"/>
          <w:iCs w:val="0"/>
          <w:sz w:val="22"/>
          <w:szCs w:val="22"/>
        </w:rPr>
      </w:pPr>
      <w:bookmarkStart w:id="21" w:name="_Toc143428311"/>
      <w:r w:rsidRPr="00492D32">
        <w:rPr>
          <w:b/>
          <w:bCs/>
          <w:i w:val="0"/>
          <w:iCs w:val="0"/>
          <w:sz w:val="22"/>
          <w:szCs w:val="22"/>
        </w:rPr>
        <w:t xml:space="preserve">Slika </w:t>
      </w:r>
      <w:r w:rsidRPr="00492D32">
        <w:rPr>
          <w:b/>
          <w:bCs/>
          <w:i w:val="0"/>
          <w:iCs w:val="0"/>
          <w:sz w:val="22"/>
          <w:szCs w:val="22"/>
        </w:rPr>
        <w:fldChar w:fldCharType="begin"/>
      </w:r>
      <w:r w:rsidRPr="00492D32">
        <w:rPr>
          <w:b/>
          <w:bCs/>
          <w:i w:val="0"/>
          <w:iCs w:val="0"/>
          <w:sz w:val="22"/>
          <w:szCs w:val="22"/>
        </w:rPr>
        <w:instrText xml:space="preserve"> SEQ Slika \* ARABIC </w:instrText>
      </w:r>
      <w:r w:rsidRPr="00492D32">
        <w:rPr>
          <w:b/>
          <w:bCs/>
          <w:i w:val="0"/>
          <w:iCs w:val="0"/>
          <w:sz w:val="22"/>
          <w:szCs w:val="22"/>
        </w:rPr>
        <w:fldChar w:fldCharType="separate"/>
      </w:r>
      <w:r w:rsidRPr="00492D32">
        <w:rPr>
          <w:b/>
          <w:bCs/>
          <w:i w:val="0"/>
          <w:iCs w:val="0"/>
          <w:noProof/>
          <w:sz w:val="22"/>
          <w:szCs w:val="22"/>
        </w:rPr>
        <w:t>4</w:t>
      </w:r>
      <w:r w:rsidRPr="00492D32">
        <w:rPr>
          <w:b/>
          <w:bCs/>
          <w:i w:val="0"/>
          <w:iCs w:val="0"/>
          <w:sz w:val="22"/>
          <w:szCs w:val="22"/>
        </w:rPr>
        <w:fldChar w:fldCharType="end"/>
      </w:r>
      <w:r w:rsidRPr="00492D32">
        <w:rPr>
          <w:b/>
          <w:bCs/>
          <w:i w:val="0"/>
          <w:iCs w:val="0"/>
          <w:sz w:val="22"/>
          <w:szCs w:val="22"/>
        </w:rPr>
        <w:t>: Zaslonska maska-prijava uporabnika v sistem</w:t>
      </w:r>
      <w:bookmarkEnd w:id="21"/>
    </w:p>
    <w:p w14:paraId="450188C9" w14:textId="1E376C79" w:rsidR="00921671" w:rsidRDefault="00921671" w:rsidP="00830E33">
      <w:r>
        <w:rPr>
          <w:noProof/>
        </w:rPr>
        <w:drawing>
          <wp:inline distT="0" distB="0" distL="0" distR="0" wp14:anchorId="4F490F2F" wp14:editId="27C4E4B0">
            <wp:extent cx="5760720" cy="3240405"/>
            <wp:effectExtent l="0" t="0" r="0" b="0"/>
            <wp:docPr id="255802272" name="Slika 5" descr="Slika, ki vsebuje besede besedilo, posnetek zaslona, diagram, zemljevid&#10;&#10;Opis je samodejno ustvarj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802272" name="Slika 5" descr="Slika, ki vsebuje besede besedilo, posnetek zaslona, diagram, zemljevid&#10;&#10;Opis je samodejno ustvarjen"/>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563E90F2" w14:textId="1DBDEE50" w:rsidR="004F6575" w:rsidRPr="00830E33" w:rsidRDefault="004F6575" w:rsidP="00830E33">
      <w:r>
        <w:t>Na tej zaslonski maski pa se je uporabnik po ogledu informacij o izbranih odlagališčih odločil za prijavo v sistem. Po kliku na gumb prijava se mu je prikazalo pojavno okno, v katerega mora vnesti podatke za prijavo. Prijavo lahko prekliče ali pa pritisne gumb potrdi, z vnesenimi podatki, če so podatki pravilni, ga bo sistem prijavil v sistem, v nasprotnem primeru pa bo uporabnik obveščen o napaki.</w:t>
      </w:r>
    </w:p>
    <w:p w14:paraId="01AF878A" w14:textId="63C8634E" w:rsidR="003E7495" w:rsidRDefault="003E7495" w:rsidP="003E7495">
      <w:pPr>
        <w:pStyle w:val="Naslov1"/>
      </w:pPr>
      <w:bookmarkStart w:id="22" w:name="_Toc143428285"/>
      <w:r>
        <w:t>5 ZASNOVA INFORMACIJSKE REŠITVE ZA PROCES PRIJAVE DIVJEGA ODLAGALIŠČA</w:t>
      </w:r>
      <w:bookmarkEnd w:id="22"/>
      <w:r>
        <w:t xml:space="preserve"> </w:t>
      </w:r>
    </w:p>
    <w:p w14:paraId="1249E6E8" w14:textId="540B4BD5" w:rsidR="0023303F" w:rsidRDefault="0023303F" w:rsidP="0023303F">
      <w:r>
        <w:t xml:space="preserve">V tem poglavju bo procesni model, ki nam prikazuje celotni potek prijave divjega odlagališča v novem sistemu in </w:t>
      </w:r>
      <w:r w:rsidR="00EB65F7">
        <w:t xml:space="preserve">obrazložitev izbire orodij, jezikov in sistemov za izdelavo </w:t>
      </w:r>
      <w:r w:rsidR="00A9504B">
        <w:t>informacijske</w:t>
      </w:r>
      <w:r w:rsidR="00EB65F7">
        <w:t xml:space="preserve"> rešitve</w:t>
      </w:r>
    </w:p>
    <w:p w14:paraId="4078AF67" w14:textId="160957DA" w:rsidR="003E7495" w:rsidRDefault="00117FA7" w:rsidP="00117FA7">
      <w:pPr>
        <w:pStyle w:val="Naslov2"/>
        <w:rPr>
          <w:bCs/>
        </w:rPr>
      </w:pPr>
      <w:bookmarkStart w:id="23" w:name="_Toc143428286"/>
      <w:r w:rsidRPr="00117FA7">
        <w:rPr>
          <w:bCs/>
        </w:rPr>
        <w:lastRenderedPageBreak/>
        <w:t>5.1</w:t>
      </w:r>
      <w:r w:rsidR="00EB65F7">
        <w:rPr>
          <w:bCs/>
        </w:rPr>
        <w:t xml:space="preserve"> </w:t>
      </w:r>
      <w:r w:rsidRPr="00117FA7">
        <w:rPr>
          <w:bCs/>
        </w:rPr>
        <w:t>PROCESNI MODEL PRIJAVE DIVJEGA ODLAGALIŠČA V NOVEM SISTEMU</w:t>
      </w:r>
      <w:bookmarkEnd w:id="23"/>
    </w:p>
    <w:p w14:paraId="4CD5D435" w14:textId="1673F144" w:rsidR="00FD03B2" w:rsidRDefault="00FD03B2" w:rsidP="00117FA7">
      <w:r w:rsidRPr="00FD03B2">
        <w:t xml:space="preserve">Procesni model je ustvarjen z uporabo programa </w:t>
      </w:r>
      <w:proofErr w:type="spellStart"/>
      <w:r w:rsidRPr="00FD03B2">
        <w:t>Bizagi</w:t>
      </w:r>
      <w:proofErr w:type="spellEnd"/>
      <w:r w:rsidRPr="00FD03B2">
        <w:t xml:space="preserve"> </w:t>
      </w:r>
      <w:proofErr w:type="spellStart"/>
      <w:r w:rsidRPr="00FD03B2">
        <w:t>Modeler</w:t>
      </w:r>
      <w:proofErr w:type="spellEnd"/>
      <w:r w:rsidRPr="00FD03B2">
        <w:t>, ki uporablja standardizirano notacijo BPMN 2.0 in je splošno razumljiv med strokovnjaki.</w:t>
      </w:r>
      <w:r>
        <w:t xml:space="preserve"> Model ima nekaj posebnosti in sicer:</w:t>
      </w:r>
    </w:p>
    <w:p w14:paraId="15A8E551" w14:textId="7CD642DC" w:rsidR="00FD03B2" w:rsidRDefault="00FD03B2" w:rsidP="00FD03B2">
      <w:pPr>
        <w:pStyle w:val="Odstavekseznama"/>
        <w:numPr>
          <w:ilvl w:val="0"/>
          <w:numId w:val="33"/>
        </w:numPr>
      </w:pPr>
      <w:r>
        <w:t>Organizacijske enote predstavljajo vloge uporabnika v sistemu(gost in registriran uporabnik sta v procesu prijave odlagališča enaka oseba, imata samo drugo vlogo).</w:t>
      </w:r>
    </w:p>
    <w:p w14:paraId="14047D79" w14:textId="6D75270C" w:rsidR="00FD03B2" w:rsidRDefault="00FD03B2" w:rsidP="00FD03B2">
      <w:pPr>
        <w:pStyle w:val="Odstavekseznama"/>
        <w:numPr>
          <w:ilvl w:val="0"/>
          <w:numId w:val="33"/>
        </w:numPr>
      </w:pPr>
      <w:r>
        <w:t>Splošne aktivnosti(tiste, ki niso označene) so tiste, ki jih uporabnik izvaja ročno</w:t>
      </w:r>
    </w:p>
    <w:p w14:paraId="001E2B62" w14:textId="3DCF7231" w:rsidR="00E5492D" w:rsidRPr="00E5492D" w:rsidRDefault="00E5492D" w:rsidP="00E5492D">
      <w:pPr>
        <w:pStyle w:val="Napis"/>
        <w:keepNext/>
        <w:jc w:val="center"/>
        <w:rPr>
          <w:b/>
          <w:bCs/>
          <w:i w:val="0"/>
          <w:iCs w:val="0"/>
          <w:sz w:val="22"/>
          <w:szCs w:val="22"/>
        </w:rPr>
      </w:pPr>
      <w:bookmarkStart w:id="24" w:name="_Toc143428316"/>
      <w:r w:rsidRPr="00E5492D">
        <w:rPr>
          <w:b/>
          <w:bCs/>
          <w:i w:val="0"/>
          <w:iCs w:val="0"/>
          <w:sz w:val="22"/>
          <w:szCs w:val="22"/>
        </w:rPr>
        <w:t xml:space="preserve">Tabela </w:t>
      </w:r>
      <w:r w:rsidRPr="00E5492D">
        <w:rPr>
          <w:b/>
          <w:bCs/>
          <w:i w:val="0"/>
          <w:iCs w:val="0"/>
          <w:sz w:val="22"/>
          <w:szCs w:val="22"/>
        </w:rPr>
        <w:fldChar w:fldCharType="begin"/>
      </w:r>
      <w:r w:rsidRPr="00E5492D">
        <w:rPr>
          <w:b/>
          <w:bCs/>
          <w:i w:val="0"/>
          <w:iCs w:val="0"/>
          <w:sz w:val="22"/>
          <w:szCs w:val="22"/>
        </w:rPr>
        <w:instrText xml:space="preserve"> SEQ Tabela \* ARABIC </w:instrText>
      </w:r>
      <w:r w:rsidRPr="00E5492D">
        <w:rPr>
          <w:b/>
          <w:bCs/>
          <w:i w:val="0"/>
          <w:iCs w:val="0"/>
          <w:sz w:val="22"/>
          <w:szCs w:val="22"/>
        </w:rPr>
        <w:fldChar w:fldCharType="separate"/>
      </w:r>
      <w:r w:rsidRPr="00E5492D">
        <w:rPr>
          <w:b/>
          <w:bCs/>
          <w:i w:val="0"/>
          <w:iCs w:val="0"/>
          <w:noProof/>
          <w:sz w:val="22"/>
          <w:szCs w:val="22"/>
        </w:rPr>
        <w:t>1</w:t>
      </w:r>
      <w:r w:rsidRPr="00E5492D">
        <w:rPr>
          <w:b/>
          <w:bCs/>
          <w:i w:val="0"/>
          <w:iCs w:val="0"/>
          <w:sz w:val="22"/>
          <w:szCs w:val="22"/>
        </w:rPr>
        <w:fldChar w:fldCharType="end"/>
      </w:r>
      <w:r w:rsidRPr="00E5492D">
        <w:rPr>
          <w:b/>
          <w:bCs/>
          <w:i w:val="0"/>
          <w:iCs w:val="0"/>
          <w:sz w:val="22"/>
          <w:szCs w:val="22"/>
        </w:rPr>
        <w:t>: legenda simbolov</w:t>
      </w:r>
      <w:r w:rsidR="00575FDE">
        <w:rPr>
          <w:b/>
          <w:bCs/>
          <w:i w:val="0"/>
          <w:iCs w:val="0"/>
          <w:sz w:val="22"/>
          <w:szCs w:val="22"/>
        </w:rPr>
        <w:t xml:space="preserve"> procesnega modela</w:t>
      </w:r>
      <w:bookmarkEnd w:id="24"/>
    </w:p>
    <w:tbl>
      <w:tblPr>
        <w:tblStyle w:val="Tabelamrea"/>
        <w:tblW w:w="0" w:type="auto"/>
        <w:jc w:val="center"/>
        <w:tblLook w:val="04A0" w:firstRow="1" w:lastRow="0" w:firstColumn="1" w:lastColumn="0" w:noHBand="0" w:noVBand="1"/>
      </w:tblPr>
      <w:tblGrid>
        <w:gridCol w:w="4253"/>
        <w:gridCol w:w="2268"/>
      </w:tblGrid>
      <w:tr w:rsidR="00FD03B2" w14:paraId="427FC7DF" w14:textId="77777777" w:rsidTr="00C37860">
        <w:trPr>
          <w:trHeight w:val="458"/>
          <w:jc w:val="center"/>
        </w:trPr>
        <w:tc>
          <w:tcPr>
            <w:tcW w:w="4253" w:type="dxa"/>
            <w:vAlign w:val="center"/>
          </w:tcPr>
          <w:p w14:paraId="13B79D91" w14:textId="225AFBCB" w:rsidR="00FD03B2" w:rsidRDefault="00FD03B2" w:rsidP="00FD03B2">
            <w:r>
              <w:t>Začetni dogodek</w:t>
            </w:r>
          </w:p>
        </w:tc>
        <w:tc>
          <w:tcPr>
            <w:tcW w:w="2268" w:type="dxa"/>
            <w:vAlign w:val="center"/>
          </w:tcPr>
          <w:p w14:paraId="062487F0" w14:textId="1A60A559" w:rsidR="00FD03B2" w:rsidRDefault="00C37860" w:rsidP="00523373">
            <w:pPr>
              <w:spacing w:before="120" w:after="120"/>
              <w:jc w:val="center"/>
            </w:pPr>
            <w:r>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14:paraId="3D26B931" w14:textId="77777777" w:rsidTr="00C37860">
        <w:trPr>
          <w:trHeight w:val="458"/>
          <w:jc w:val="center"/>
        </w:trPr>
        <w:tc>
          <w:tcPr>
            <w:tcW w:w="4253" w:type="dxa"/>
            <w:vAlign w:val="center"/>
          </w:tcPr>
          <w:p w14:paraId="3B238D01" w14:textId="48083F4C" w:rsidR="00FD03B2" w:rsidRDefault="00BC2AF2" w:rsidP="00FD03B2">
            <w:r>
              <w:t>Končni dogodek</w:t>
            </w:r>
          </w:p>
        </w:tc>
        <w:tc>
          <w:tcPr>
            <w:tcW w:w="2268" w:type="dxa"/>
            <w:vAlign w:val="center"/>
          </w:tcPr>
          <w:p w14:paraId="5DE534C8" w14:textId="5C0DC714" w:rsidR="00FD03B2" w:rsidRDefault="00C37860" w:rsidP="00523373">
            <w:pPr>
              <w:spacing w:before="120" w:after="120"/>
              <w:jc w:val="center"/>
            </w:pPr>
            <w:r>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14:paraId="1BEA4B62" w14:textId="77777777" w:rsidTr="00C37860">
        <w:trPr>
          <w:trHeight w:val="459"/>
          <w:jc w:val="center"/>
        </w:trPr>
        <w:tc>
          <w:tcPr>
            <w:tcW w:w="4253" w:type="dxa"/>
            <w:vAlign w:val="center"/>
          </w:tcPr>
          <w:p w14:paraId="119B7328" w14:textId="319CE8A3" w:rsidR="00FD03B2" w:rsidRDefault="00BC2AF2" w:rsidP="00FD03B2">
            <w:r>
              <w:t>Odločitev ali razvejišče</w:t>
            </w:r>
          </w:p>
        </w:tc>
        <w:tc>
          <w:tcPr>
            <w:tcW w:w="2268" w:type="dxa"/>
            <w:vAlign w:val="center"/>
          </w:tcPr>
          <w:p w14:paraId="139D7DA8" w14:textId="55B558D4" w:rsidR="00FD03B2" w:rsidRDefault="00C37860" w:rsidP="00523373">
            <w:pPr>
              <w:spacing w:before="120" w:after="120"/>
              <w:jc w:val="center"/>
            </w:pPr>
            <w:r>
              <w:rPr>
                <w:noProof/>
              </w:rPr>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14:paraId="6BC81035" w14:textId="77777777" w:rsidTr="00C37860">
        <w:trPr>
          <w:trHeight w:val="458"/>
          <w:jc w:val="center"/>
        </w:trPr>
        <w:tc>
          <w:tcPr>
            <w:tcW w:w="4253" w:type="dxa"/>
            <w:vAlign w:val="center"/>
          </w:tcPr>
          <w:p w14:paraId="065AAEAB" w14:textId="092866E3" w:rsidR="00FD03B2" w:rsidRDefault="00BC2AF2" w:rsidP="00FD03B2">
            <w:r>
              <w:t>Splošna aktivnost</w:t>
            </w:r>
          </w:p>
        </w:tc>
        <w:tc>
          <w:tcPr>
            <w:tcW w:w="2268" w:type="dxa"/>
            <w:vAlign w:val="center"/>
          </w:tcPr>
          <w:p w14:paraId="5FEB9536" w14:textId="54453166" w:rsidR="00FD03B2" w:rsidRDefault="00523373" w:rsidP="00523373">
            <w:pPr>
              <w:spacing w:before="120" w:after="120"/>
              <w:jc w:val="center"/>
            </w:pPr>
            <w:r>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14:paraId="0EFE99E1" w14:textId="77777777" w:rsidTr="00C37860">
        <w:trPr>
          <w:trHeight w:val="458"/>
          <w:jc w:val="center"/>
        </w:trPr>
        <w:tc>
          <w:tcPr>
            <w:tcW w:w="4253" w:type="dxa"/>
            <w:vAlign w:val="center"/>
          </w:tcPr>
          <w:p w14:paraId="7522A80D" w14:textId="60AC7D06" w:rsidR="00FD03B2" w:rsidRDefault="00BC2AF2" w:rsidP="00FD03B2">
            <w:r>
              <w:t>Atomizirana aktivnost s pomočjo informacijskega sistema</w:t>
            </w:r>
          </w:p>
        </w:tc>
        <w:tc>
          <w:tcPr>
            <w:tcW w:w="2268" w:type="dxa"/>
            <w:vAlign w:val="center"/>
          </w:tcPr>
          <w:p w14:paraId="4D960304" w14:textId="24EDBB14" w:rsidR="00FD03B2" w:rsidRDefault="00523373" w:rsidP="00523373">
            <w:pPr>
              <w:spacing w:before="120" w:after="120"/>
              <w:jc w:val="center"/>
            </w:pPr>
            <w:r>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14:paraId="2B02B13E" w14:textId="77777777" w:rsidTr="00E5492D">
        <w:trPr>
          <w:trHeight w:val="446"/>
          <w:jc w:val="center"/>
        </w:trPr>
        <w:tc>
          <w:tcPr>
            <w:tcW w:w="4253" w:type="dxa"/>
            <w:vAlign w:val="center"/>
          </w:tcPr>
          <w:p w14:paraId="58621604" w14:textId="525C934F" w:rsidR="00FD03B2" w:rsidRDefault="00BC2AF2" w:rsidP="00FD03B2">
            <w:r>
              <w:t>Potek izvajanja</w:t>
            </w:r>
          </w:p>
        </w:tc>
        <w:tc>
          <w:tcPr>
            <w:tcW w:w="2268" w:type="dxa"/>
            <w:vAlign w:val="center"/>
          </w:tcPr>
          <w:p w14:paraId="45F38A05" w14:textId="13DC1287" w:rsidR="00FD03B2" w:rsidRDefault="00523373" w:rsidP="00523373">
            <w:pPr>
              <w:spacing w:before="120" w:after="120"/>
              <w:jc w:val="center"/>
            </w:pPr>
            <w:r>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383F3D28" w:rsidR="00E5492D" w:rsidRPr="00E5492D" w:rsidRDefault="00E5492D" w:rsidP="00E5492D">
      <w:pPr>
        <w:pStyle w:val="Napis"/>
        <w:keepNext/>
        <w:jc w:val="center"/>
        <w:rPr>
          <w:b/>
          <w:bCs/>
          <w:i w:val="0"/>
          <w:iCs w:val="0"/>
          <w:sz w:val="22"/>
          <w:szCs w:val="22"/>
        </w:rPr>
      </w:pPr>
      <w:bookmarkStart w:id="25" w:name="_Toc143428312"/>
      <w:r w:rsidRPr="00E5492D">
        <w:rPr>
          <w:b/>
          <w:bCs/>
          <w:i w:val="0"/>
          <w:iCs w:val="0"/>
          <w:sz w:val="22"/>
          <w:szCs w:val="22"/>
        </w:rPr>
        <w:lastRenderedPageBreak/>
        <w:t xml:space="preserve">Slika </w:t>
      </w:r>
      <w:r w:rsidR="00492D32">
        <w:rPr>
          <w:b/>
          <w:bCs/>
          <w:i w:val="0"/>
          <w:iCs w:val="0"/>
          <w:sz w:val="22"/>
          <w:szCs w:val="22"/>
        </w:rPr>
        <w:fldChar w:fldCharType="begin"/>
      </w:r>
      <w:r w:rsidR="00492D32">
        <w:rPr>
          <w:b/>
          <w:bCs/>
          <w:i w:val="0"/>
          <w:iCs w:val="0"/>
          <w:sz w:val="22"/>
          <w:szCs w:val="22"/>
        </w:rPr>
        <w:instrText xml:space="preserve"> SEQ Slika \* ARABIC </w:instrText>
      </w:r>
      <w:r w:rsidR="00492D32">
        <w:rPr>
          <w:b/>
          <w:bCs/>
          <w:i w:val="0"/>
          <w:iCs w:val="0"/>
          <w:sz w:val="22"/>
          <w:szCs w:val="22"/>
        </w:rPr>
        <w:fldChar w:fldCharType="separate"/>
      </w:r>
      <w:r w:rsidR="00492D32">
        <w:rPr>
          <w:b/>
          <w:bCs/>
          <w:i w:val="0"/>
          <w:iCs w:val="0"/>
          <w:noProof/>
          <w:sz w:val="22"/>
          <w:szCs w:val="22"/>
        </w:rPr>
        <w:t>5</w:t>
      </w:r>
      <w:r w:rsidR="00492D32">
        <w:rPr>
          <w:b/>
          <w:bCs/>
          <w:i w:val="0"/>
          <w:iCs w:val="0"/>
          <w:sz w:val="22"/>
          <w:szCs w:val="22"/>
        </w:rPr>
        <w:fldChar w:fldCharType="end"/>
      </w:r>
      <w:r>
        <w:rPr>
          <w:b/>
          <w:bCs/>
          <w:i w:val="0"/>
          <w:iCs w:val="0"/>
          <w:sz w:val="22"/>
          <w:szCs w:val="22"/>
        </w:rPr>
        <w:t xml:space="preserve">: celoten proces prijave divjega </w:t>
      </w:r>
      <w:r w:rsidR="00241E61">
        <w:rPr>
          <w:b/>
          <w:bCs/>
          <w:i w:val="0"/>
          <w:iCs w:val="0"/>
          <w:sz w:val="22"/>
          <w:szCs w:val="22"/>
        </w:rPr>
        <w:t>odlagališča</w:t>
      </w:r>
      <w:bookmarkEnd w:id="25"/>
    </w:p>
    <w:p w14:paraId="25F94A72" w14:textId="457E3331" w:rsidR="00FD03B2" w:rsidRDefault="00E5492D" w:rsidP="00FD03B2">
      <w:pPr>
        <w:ind w:left="360"/>
      </w:pPr>
      <w:r>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117FA7" w:rsidRDefault="00FD03B2" w:rsidP="00117FA7"/>
    <w:p w14:paraId="2A2302AA" w14:textId="7F40306A" w:rsidR="00117FA7" w:rsidRDefault="00117FA7" w:rsidP="00117FA7">
      <w:pPr>
        <w:pStyle w:val="Naslov2"/>
      </w:pPr>
      <w:bookmarkStart w:id="26" w:name="_Toc143428287"/>
      <w:r w:rsidRPr="00117FA7">
        <w:rPr>
          <w:bCs/>
        </w:rPr>
        <w:t>5.</w:t>
      </w:r>
      <w:r>
        <w:rPr>
          <w:bCs/>
        </w:rPr>
        <w:t>2</w:t>
      </w:r>
      <w:r>
        <w:t xml:space="preserve"> </w:t>
      </w:r>
      <w:r w:rsidR="0031116F">
        <w:t>PODATKOVNA BAZA</w:t>
      </w:r>
      <w:bookmarkEnd w:id="26"/>
      <w:r w:rsidR="0031116F">
        <w:t xml:space="preserve"> </w:t>
      </w:r>
    </w:p>
    <w:p w14:paraId="3228C62A" w14:textId="0CD3F81D" w:rsidR="0031116F" w:rsidRDefault="00863C81" w:rsidP="0031116F">
      <w:r>
        <w:t xml:space="preserve">Za podatkovno bazo sem izbral </w:t>
      </w:r>
      <w:proofErr w:type="spellStart"/>
      <w:r>
        <w:t>PostgreSQL</w:t>
      </w:r>
      <w:proofErr w:type="spellEnd"/>
      <w:r>
        <w:t xml:space="preserve"> </w:t>
      </w:r>
      <w:r w:rsidR="0031116F">
        <w:t xml:space="preserve"> iz več razlogov.</w:t>
      </w:r>
      <w:r>
        <w:t xml:space="preserve"> </w:t>
      </w:r>
      <w:proofErr w:type="spellStart"/>
      <w:r>
        <w:t>PostgreSQL</w:t>
      </w:r>
      <w:proofErr w:type="spellEnd"/>
      <w:r w:rsidR="0031116F">
        <w:t xml:space="preserve"> je zmogljiva, odprtokodna relacijska podatkovna baza, ki ponuja širok nabor funkcionalnosti za upravljanje in poizvedovanje podatkov. Podpira kompleksne poizvedbe, indeksiranje ter transakcijsko in večuporabniško delovanje, kar je ključno pri obdelavi in analizi geografskih podatkov.</w:t>
      </w:r>
    </w:p>
    <w:p w14:paraId="7DDFC152" w14:textId="5C9B2466" w:rsidR="0031116F" w:rsidRDefault="00863C81" w:rsidP="0031116F">
      <w:r>
        <w:lastRenderedPageBreak/>
        <w:t>I</w:t>
      </w:r>
      <w:r w:rsidR="0031116F">
        <w:t xml:space="preserve">ma vgrajeno podporo za geografske podatke prek paketa </w:t>
      </w:r>
      <w:proofErr w:type="spellStart"/>
      <w:r w:rsidR="0031116F">
        <w:t>PostGIS</w:t>
      </w:r>
      <w:proofErr w:type="spellEnd"/>
      <w:r w:rsidR="0031116F">
        <w:t xml:space="preserve">. </w:t>
      </w:r>
      <w:r>
        <w:t xml:space="preserve">Ta pa </w:t>
      </w:r>
      <w:r w:rsidR="0031116F">
        <w:t xml:space="preserve">je razširitev za </w:t>
      </w:r>
      <w:proofErr w:type="spellStart"/>
      <w:r w:rsidR="0031116F">
        <w:t>PostgreSQL</w:t>
      </w:r>
      <w:proofErr w:type="spellEnd"/>
      <w:r w:rsidR="0031116F">
        <w:t xml:space="preserve">, ki omogoča upravljanje in analizo geografskih podatkov, vključno z vektorji in </w:t>
      </w:r>
      <w:r w:rsidR="0031116F" w:rsidRPr="002B0AED">
        <w:t>rast</w:t>
      </w:r>
      <w:r w:rsidR="00402DB4">
        <w:t>ri</w:t>
      </w:r>
      <w:r w:rsidR="0031116F" w:rsidRPr="002B0AED">
        <w:t>.</w:t>
      </w:r>
      <w:r w:rsidR="0031116F">
        <w:t xml:space="preserve"> </w:t>
      </w:r>
      <w:proofErr w:type="spellStart"/>
      <w:r w:rsidR="0031116F">
        <w:t>PostGIS</w:t>
      </w:r>
      <w:proofErr w:type="spellEnd"/>
      <w:r w:rsidR="0031116F">
        <w:t xml:space="preserve"> dodaja podporo za geografske objekte in omogoča izvajanje prostorskih poizvedb ter analiz nad temi podatki. </w:t>
      </w:r>
      <w:r>
        <w:t xml:space="preserve">Z njem </w:t>
      </w:r>
      <w:r w:rsidR="0031116F">
        <w:t>lahko izvaja</w:t>
      </w:r>
      <w:r>
        <w:t>mo</w:t>
      </w:r>
      <w:r w:rsidR="0031116F">
        <w:t xml:space="preserve"> operacije, kot so presečišča, združevanja, </w:t>
      </w:r>
      <w:r>
        <w:t>ločitven območja</w:t>
      </w:r>
      <w:r w:rsidR="0031116F">
        <w:t>, analiza bližine in veliko več.</w:t>
      </w:r>
    </w:p>
    <w:p w14:paraId="3907F429" w14:textId="77C95D5D" w:rsidR="0031116F" w:rsidRDefault="0031116F" w:rsidP="0031116F">
      <w:proofErr w:type="spellStart"/>
      <w:r>
        <w:t>PostGIS</w:t>
      </w:r>
      <w:proofErr w:type="spellEnd"/>
      <w:r>
        <w:t xml:space="preserve"> ponuja </w:t>
      </w:r>
      <w:r w:rsidR="00863C81">
        <w:t xml:space="preserve">tudi </w:t>
      </w:r>
      <w:r>
        <w:t>različne funkcije in operacije za obdelavo in analizo prostorskih podatkov, kot so izračun razdalj, iskanje najbližjih objektov, določanje površine in obsega, preoblikovanje koordinatnih sistemov ter interakcija z drugimi geografskimi podatki. Prav tako podpira uvoz in izvoz standardnih geografskih formatov, kar olajšuje izmenjavo podatkov med različnimi sistemskimi orodji.</w:t>
      </w:r>
    </w:p>
    <w:p w14:paraId="30913BD8" w14:textId="387A3F64" w:rsidR="0031116F" w:rsidRDefault="0031116F" w:rsidP="0031116F">
      <w:proofErr w:type="spellStart"/>
      <w:r>
        <w:t>PostgreSQL</w:t>
      </w:r>
      <w:proofErr w:type="spellEnd"/>
      <w:r>
        <w:t xml:space="preserve"> s </w:t>
      </w:r>
      <w:proofErr w:type="spellStart"/>
      <w:r>
        <w:t>PostGIS</w:t>
      </w:r>
      <w:proofErr w:type="spellEnd"/>
      <w:r>
        <w:t>-om</w:t>
      </w:r>
      <w:r w:rsidR="00863C81">
        <w:t xml:space="preserve"> je</w:t>
      </w:r>
      <w:r>
        <w:t xml:space="preserve"> dobra izbira za upravljanje, analizo in obdelavo geografskih podatkov. </w:t>
      </w:r>
      <w:r w:rsidR="00863C81">
        <w:t>Razvijalcem</w:t>
      </w:r>
      <w:r>
        <w:t xml:space="preserve"> in analitikom</w:t>
      </w:r>
      <w:r w:rsidR="00863C81">
        <w:t xml:space="preserve"> omogoča</w:t>
      </w:r>
      <w:r>
        <w:t>, da izkoristijo moč relacijske podatkovne baze in prostorskih operacij za reševanje kompleksnih izzivov v geografskem okolju.</w:t>
      </w:r>
    </w:p>
    <w:p w14:paraId="1D6DDAC6" w14:textId="77777777" w:rsidR="00A9504B" w:rsidRDefault="00EB65F7" w:rsidP="00EB65F7">
      <w:pPr>
        <w:pStyle w:val="Naslov2"/>
      </w:pPr>
      <w:bookmarkStart w:id="27" w:name="_Toc143428288"/>
      <w:r w:rsidRPr="00117FA7">
        <w:rPr>
          <w:bCs/>
        </w:rPr>
        <w:t>5.</w:t>
      </w:r>
      <w:r>
        <w:rPr>
          <w:bCs/>
        </w:rPr>
        <w:t>3</w:t>
      </w:r>
      <w:r>
        <w:t xml:space="preserve"> </w:t>
      </w:r>
      <w:r w:rsidR="00A9504B">
        <w:t>ANGULAR(</w:t>
      </w:r>
      <w:r>
        <w:t>FRONTEND</w:t>
      </w:r>
      <w:r w:rsidR="00A9504B">
        <w:t>)</w:t>
      </w:r>
      <w:bookmarkEnd w:id="27"/>
    </w:p>
    <w:p w14:paraId="22FA6459" w14:textId="42C68CA9" w:rsidR="00A9504B" w:rsidRDefault="00A9504B" w:rsidP="00A9504B">
      <w:proofErr w:type="spellStart"/>
      <w:r>
        <w:t>Angular</w:t>
      </w:r>
      <w:proofErr w:type="spellEnd"/>
      <w:r>
        <w:t xml:space="preserve"> je ogrodje s katerim razvijamo </w:t>
      </w:r>
      <w:proofErr w:type="spellStart"/>
      <w:r>
        <w:t>frontend</w:t>
      </w:r>
      <w:proofErr w:type="spellEnd"/>
      <w:r>
        <w:t xml:space="preserve"> spletne aplikacije. Uporablja komponento arhitekturo, </w:t>
      </w:r>
      <w:r w:rsidRPr="00A9504B">
        <w:t>kar pomeni, da je aplikacija razdeljena na manjše in samostojne komponente.</w:t>
      </w:r>
      <w:r>
        <w:t xml:space="preserve"> To nam omogoči boljšo organizacijo in ponovno uporabo kode. Komponente imajo svojo logiko in uporabniški vmesnik, kar olajša vzdrževanje in nadgrajevanje aplikacije.</w:t>
      </w:r>
    </w:p>
    <w:p w14:paraId="6AA5298D" w14:textId="10A44A11" w:rsidR="00A9504B" w:rsidRDefault="00A9504B" w:rsidP="00A9504B">
      <w:r>
        <w:t>Ponuja nam tudi veliko orodij in funkcionalnosti, ki pomagajo pri razvoju aplikacije(</w:t>
      </w:r>
      <w:proofErr w:type="spellStart"/>
      <w:r w:rsidR="002F47CB">
        <w:t>Angular</w:t>
      </w:r>
      <w:proofErr w:type="spellEnd"/>
      <w:r w:rsidR="002F47CB">
        <w:t xml:space="preserve"> Material, </w:t>
      </w:r>
      <w:proofErr w:type="spellStart"/>
      <w:r w:rsidR="002F47CB">
        <w:t>Anuglar</w:t>
      </w:r>
      <w:proofErr w:type="spellEnd"/>
      <w:r w:rsidR="002F47CB">
        <w:t xml:space="preserve"> </w:t>
      </w:r>
      <w:proofErr w:type="spellStart"/>
      <w:r w:rsidR="002F47CB">
        <w:t>forms</w:t>
      </w:r>
      <w:proofErr w:type="spellEnd"/>
      <w:r>
        <w:t>).</w:t>
      </w:r>
      <w:r w:rsidR="002F47CB">
        <w:t xml:space="preserve"> Ima močno podporo za testiranje, kar mi bo olajšalo testiranje aplikacije in pa veliko uporabnikov in razvijalec, kar olajša reševanje težav in iskanje rešitev med razvojem.</w:t>
      </w:r>
    </w:p>
    <w:p w14:paraId="1BF8BC6B" w14:textId="4340AAFC" w:rsidR="00A9504B" w:rsidRPr="00A9504B" w:rsidRDefault="002F47CB" w:rsidP="00A9504B">
      <w:r>
        <w:t xml:space="preserve">Podpira tudi razvoj </w:t>
      </w:r>
      <w:proofErr w:type="spellStart"/>
      <w:r w:rsidRPr="002F47CB">
        <w:t>večplatformnih</w:t>
      </w:r>
      <w:proofErr w:type="spellEnd"/>
      <w:r>
        <w:t xml:space="preserve"> aplikacij, kar pomeni možnost izvajanja aplikacije na strani strežnika in  na strani odjemalca, to pa posledično izboljša hitrost nalaganja aplikacije.</w:t>
      </w:r>
    </w:p>
    <w:p w14:paraId="754AE97A" w14:textId="6E7519DB" w:rsidR="00EB65F7" w:rsidRDefault="00EB65F7" w:rsidP="00EB65F7">
      <w:pPr>
        <w:pStyle w:val="Naslov2"/>
      </w:pPr>
      <w:bookmarkStart w:id="28" w:name="_Toc143428289"/>
      <w:r w:rsidRPr="00117FA7">
        <w:rPr>
          <w:bCs/>
        </w:rPr>
        <w:t>5.</w:t>
      </w:r>
      <w:r>
        <w:rPr>
          <w:bCs/>
        </w:rPr>
        <w:t>4</w:t>
      </w:r>
      <w:r>
        <w:t xml:space="preserve"> SPRING BOOT(BACKEND)</w:t>
      </w:r>
      <w:bookmarkEnd w:id="28"/>
    </w:p>
    <w:p w14:paraId="16C28EF3" w14:textId="1A20EF6A" w:rsidR="00EB65F7" w:rsidRDefault="00EB65F7" w:rsidP="00EB65F7">
      <w:proofErr w:type="spellStart"/>
      <w:r>
        <w:t>Spring</w:t>
      </w:r>
      <w:proofErr w:type="spellEnd"/>
      <w:r>
        <w:t xml:space="preserve"> </w:t>
      </w:r>
      <w:proofErr w:type="spellStart"/>
      <w:r>
        <w:t>Boot</w:t>
      </w:r>
      <w:proofErr w:type="spellEnd"/>
      <w:r>
        <w:t xml:space="preserve"> je ogrodje za razvoj </w:t>
      </w:r>
      <w:proofErr w:type="spellStart"/>
      <w:r>
        <w:t>backend</w:t>
      </w:r>
      <w:proofErr w:type="spellEnd"/>
      <w:r>
        <w:t>-a</w:t>
      </w:r>
      <w:r w:rsidR="00673FCF">
        <w:t xml:space="preserve">. Izbral sem ga </w:t>
      </w:r>
      <w:r>
        <w:t>zaradi svoje enostavn</w:t>
      </w:r>
      <w:r w:rsidR="00673FCF">
        <w:t>e</w:t>
      </w:r>
      <w:r>
        <w:t xml:space="preserve"> uporabe in hitrosti razvoja. Zagotavlja priročne privzete vrednosti in samodejno konfiguracijo, kar olajša začetek razvoja projekta. Sledi modularen pristop, kar omogoča razvijalcem, da izberejo samo tiste module in knjižnice, ki jih potrebujejo, kar poenostavlja konfiguracijo projekta in zmanjšuje nepotrebno kompleksnost.</w:t>
      </w:r>
    </w:p>
    <w:p w14:paraId="3C2B6AA9" w14:textId="1CC2B3ED" w:rsidR="00EB65F7" w:rsidRDefault="00673FCF" w:rsidP="00EB65F7">
      <w:r>
        <w:lastRenderedPageBreak/>
        <w:t xml:space="preserve">Prav tako </w:t>
      </w:r>
      <w:r w:rsidR="00EB65F7">
        <w:t>avtomatsko konfigurira veliko aspektov projekta, kar zmanjšuje potrebo po ročnem konfiguriranju. Poleg tega ima obsežno skupnost razvijalcev, ki ponuja podporo, dokumentacijo in odgovore na vprašanja, kar olajšuje reševanje težav med razvojem.</w:t>
      </w:r>
    </w:p>
    <w:p w14:paraId="6582B6F9" w14:textId="7172A33C" w:rsidR="00EB65F7" w:rsidRPr="00EB65F7" w:rsidRDefault="00EB65F7" w:rsidP="00EB65F7">
      <w:proofErr w:type="spellStart"/>
      <w:r>
        <w:t>Spring</w:t>
      </w:r>
      <w:proofErr w:type="spellEnd"/>
      <w:r>
        <w:t xml:space="preserve"> </w:t>
      </w:r>
      <w:proofErr w:type="spellStart"/>
      <w:r>
        <w:t>Boot</w:t>
      </w:r>
      <w:proofErr w:type="spellEnd"/>
      <w:r>
        <w:t xml:space="preserve"> omogoča</w:t>
      </w:r>
      <w:r w:rsidR="00673FCF">
        <w:t xml:space="preserve"> </w:t>
      </w:r>
      <w:r>
        <w:t xml:space="preserve">enostavno razvojno okolje za REST API-je. REST API-ji so priljubljen način za komunikacijo med </w:t>
      </w:r>
      <w:proofErr w:type="spellStart"/>
      <w:r>
        <w:t>backend</w:t>
      </w:r>
      <w:proofErr w:type="spellEnd"/>
      <w:r>
        <w:t xml:space="preserve">-om in </w:t>
      </w:r>
      <w:proofErr w:type="spellStart"/>
      <w:r>
        <w:t>frontend</w:t>
      </w:r>
      <w:proofErr w:type="spellEnd"/>
      <w:r>
        <w:t xml:space="preserve">-om prek standardnih HTTP metod, kot so GET, POST, PUT in DELETE. </w:t>
      </w:r>
      <w:r w:rsidR="00673FCF">
        <w:t>P</w:t>
      </w:r>
      <w:r>
        <w:t xml:space="preserve">onuja </w:t>
      </w:r>
      <w:r w:rsidR="00673FCF">
        <w:t xml:space="preserve">tudi </w:t>
      </w:r>
      <w:r>
        <w:t xml:space="preserve">integracijo za ustvarjanje </w:t>
      </w:r>
      <w:proofErr w:type="spellStart"/>
      <w:r>
        <w:t>RESTful</w:t>
      </w:r>
      <w:proofErr w:type="spellEnd"/>
      <w:r>
        <w:t xml:space="preserve"> storitev, kar olajša razvoj API-jev za komunikacijo s spletnimi aplikacijami</w:t>
      </w:r>
      <w:r w:rsidR="00673FCF">
        <w:t xml:space="preserve"> in pa </w:t>
      </w:r>
      <w:r>
        <w:t xml:space="preserve"> integracijo s podatkovnimi bazami prek modula </w:t>
      </w:r>
      <w:proofErr w:type="spellStart"/>
      <w:r>
        <w:t>Spring</w:t>
      </w:r>
      <w:proofErr w:type="spellEnd"/>
      <w:r>
        <w:t xml:space="preserve"> Data JPA, kar omogoča enostavno upravljanje in izvajanje poizvedb nad podatkovno bazo.</w:t>
      </w:r>
    </w:p>
    <w:p w14:paraId="523ED6DE" w14:textId="77777777" w:rsidR="00EB65F7" w:rsidRPr="0031116F" w:rsidRDefault="00EB65F7" w:rsidP="0031116F"/>
    <w:p w14:paraId="3AC2B6D0" w14:textId="4152B026" w:rsidR="0031116F" w:rsidRPr="0031116F" w:rsidRDefault="0031116F" w:rsidP="0031116F"/>
    <w:p w14:paraId="1186D96B" w14:textId="77777777" w:rsidR="00117FA7" w:rsidRPr="00117FA7" w:rsidRDefault="00117FA7" w:rsidP="00117FA7"/>
    <w:p w14:paraId="29F0DA60" w14:textId="1FB5F0D9" w:rsidR="00441578" w:rsidRDefault="0065014F" w:rsidP="0065014F">
      <w:pPr>
        <w:pStyle w:val="Naslov"/>
      </w:pPr>
      <w:bookmarkStart w:id="29" w:name="_Toc143428290"/>
      <w:r>
        <w:t>LITRETURA IN VIRI</w:t>
      </w:r>
      <w:bookmarkEnd w:id="29"/>
    </w:p>
    <w:p w14:paraId="0477CA86" w14:textId="77777777" w:rsidR="00DE16FE" w:rsidRPr="00DE16FE" w:rsidRDefault="0065014F" w:rsidP="00DE16FE">
      <w:pPr>
        <w:pStyle w:val="Bibliografija"/>
        <w:rPr>
          <w:rFonts w:cs="Arial"/>
        </w:rPr>
      </w:pPr>
      <w:r>
        <w:fldChar w:fldCharType="begin"/>
      </w:r>
      <w:r>
        <w:instrText xml:space="preserve"> ADDIN ZOTERO_BIBL {"uncited":[],"omitted":[],"custom":[]} CSL_BIBLIOGRAPHY </w:instrText>
      </w:r>
      <w:r>
        <w:fldChar w:fldCharType="separate"/>
      </w:r>
      <w:r w:rsidR="00DE16FE" w:rsidRPr="00DE16FE">
        <w:rPr>
          <w:rFonts w:cs="Arial"/>
        </w:rPr>
        <w:t xml:space="preserve">Bagon, Š. (2023, 02). </w:t>
      </w:r>
      <w:r w:rsidR="00DE16FE" w:rsidRPr="00DE16FE">
        <w:rPr>
          <w:rFonts w:cs="Arial"/>
          <w:i/>
          <w:iCs/>
        </w:rPr>
        <w:t>Na inšpektoratu dobijo več prijav, kot jih lahko sproti obdelajo</w:t>
      </w:r>
      <w:r w:rsidR="00DE16FE" w:rsidRPr="00DE16FE">
        <w:rPr>
          <w:rFonts w:cs="Arial"/>
        </w:rPr>
        <w:t>. https://obalaplus.si/na-inspektoratu-dobijo-vec-prijav-kot-jih-lahko-sproti-obdelajo/</w:t>
      </w:r>
    </w:p>
    <w:p w14:paraId="02A12B82" w14:textId="77777777" w:rsidR="00DE16FE" w:rsidRPr="00DE16FE" w:rsidRDefault="00DE16FE" w:rsidP="00DE16FE">
      <w:pPr>
        <w:pStyle w:val="Bibliografija"/>
        <w:rPr>
          <w:rFonts w:cs="Arial"/>
        </w:rPr>
      </w:pPr>
      <w:r w:rsidRPr="00DE16FE">
        <w:rPr>
          <w:rFonts w:cs="Arial"/>
        </w:rPr>
        <w:t xml:space="preserve">Loznar, A., Bućan, V., Lipuš, I., Kavčič, A., Mohar, G., &amp; Odar, A. (2015). </w:t>
      </w:r>
      <w:r w:rsidRPr="00DE16FE">
        <w:rPr>
          <w:rFonts w:cs="Arial"/>
          <w:i/>
          <w:iCs/>
        </w:rPr>
        <w:t>PRIJAVI DIVJE ODLAGALIŠČE</w:t>
      </w:r>
      <w:r w:rsidRPr="00DE16FE">
        <w:rPr>
          <w:rFonts w:cs="Arial"/>
        </w:rPr>
        <w:t>. http://zagovorniki-okolja.si/wp-content/uploads/2018/11/Prijavi-divje-odlagali%C5%A1%C4%8De-A.-Lozar-V.-Bu%C4%87an-I.-Lipu%C5%A1-A.-Kav%C4%8Di%C4%8D-G.-Mohar-A.-Odar.pdf</w:t>
      </w:r>
    </w:p>
    <w:p w14:paraId="7C0ECFDF" w14:textId="77777777" w:rsidR="00DE16FE" w:rsidRPr="00DE16FE" w:rsidRDefault="00DE16FE" w:rsidP="00DE16FE">
      <w:pPr>
        <w:pStyle w:val="Bibliografija"/>
        <w:rPr>
          <w:rFonts w:cs="Arial"/>
        </w:rPr>
      </w:pPr>
      <w:r w:rsidRPr="00DE16FE">
        <w:rPr>
          <w:rFonts w:cs="Arial"/>
        </w:rPr>
        <w:t xml:space="preserve">Mrak, D. I., &amp; Damjanovič, Z. (2019). </w:t>
      </w:r>
      <w:r w:rsidRPr="00DE16FE">
        <w:rPr>
          <w:rFonts w:cs="Arial"/>
          <w:i/>
          <w:iCs/>
        </w:rPr>
        <w:t>DIVJA ODLAGALIŠČA ODPADKOV V NAŠEM OKOLJU</w:t>
      </w:r>
      <w:r w:rsidRPr="00DE16FE">
        <w:rPr>
          <w:rFonts w:cs="Arial"/>
        </w:rPr>
        <w:t>. https://www.pzs.si/javno/kvgn_dokumenti/Seminarske%20naloge%20VGN/Damjanovi%C4%8D%20Zdravko_Divja%20odlagali%C5%A1%C4%8Da%20odpadkov%20v%20na%C5%A1em%20okolju.pdf</w:t>
      </w:r>
    </w:p>
    <w:p w14:paraId="7DC1D81C" w14:textId="319F6E4B" w:rsidR="0065014F" w:rsidRPr="0065014F" w:rsidRDefault="0065014F" w:rsidP="0065014F">
      <w:r>
        <w:lastRenderedPageBreak/>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2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49AE4" w14:textId="77777777" w:rsidR="005148DA" w:rsidRDefault="005148DA" w:rsidP="007260E7">
      <w:pPr>
        <w:spacing w:after="0" w:line="240" w:lineRule="auto"/>
      </w:pPr>
      <w:r>
        <w:separator/>
      </w:r>
    </w:p>
  </w:endnote>
  <w:endnote w:type="continuationSeparator" w:id="0">
    <w:p w14:paraId="08A8C89C" w14:textId="77777777" w:rsidR="005148DA" w:rsidRDefault="005148DA"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Noga"/>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Noga"/>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29875" w14:textId="77777777" w:rsidR="005148DA" w:rsidRDefault="005148DA" w:rsidP="007260E7">
      <w:pPr>
        <w:spacing w:after="0" w:line="240" w:lineRule="auto"/>
      </w:pPr>
      <w:r>
        <w:separator/>
      </w:r>
    </w:p>
  </w:footnote>
  <w:footnote w:type="continuationSeparator" w:id="0">
    <w:p w14:paraId="4A346698" w14:textId="77777777" w:rsidR="005148DA" w:rsidRDefault="005148DA"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A1999"/>
    <w:rsid w:val="000C232F"/>
    <w:rsid w:val="00117FA7"/>
    <w:rsid w:val="00123831"/>
    <w:rsid w:val="0012704F"/>
    <w:rsid w:val="0013667E"/>
    <w:rsid w:val="001655AB"/>
    <w:rsid w:val="00173A23"/>
    <w:rsid w:val="0018356E"/>
    <w:rsid w:val="00187330"/>
    <w:rsid w:val="00194DE7"/>
    <w:rsid w:val="001976F0"/>
    <w:rsid w:val="001A0275"/>
    <w:rsid w:val="001A6FFA"/>
    <w:rsid w:val="001B6954"/>
    <w:rsid w:val="001D45AC"/>
    <w:rsid w:val="001F0A02"/>
    <w:rsid w:val="0021540F"/>
    <w:rsid w:val="00225A40"/>
    <w:rsid w:val="0023303F"/>
    <w:rsid w:val="00241E61"/>
    <w:rsid w:val="002453CA"/>
    <w:rsid w:val="00283926"/>
    <w:rsid w:val="002A31ED"/>
    <w:rsid w:val="002A3316"/>
    <w:rsid w:val="002B0AED"/>
    <w:rsid w:val="002B7C57"/>
    <w:rsid w:val="002C2857"/>
    <w:rsid w:val="002F2AA1"/>
    <w:rsid w:val="002F47CB"/>
    <w:rsid w:val="002F69F8"/>
    <w:rsid w:val="0030377F"/>
    <w:rsid w:val="00305194"/>
    <w:rsid w:val="003104ED"/>
    <w:rsid w:val="00310B0B"/>
    <w:rsid w:val="0031116F"/>
    <w:rsid w:val="00320017"/>
    <w:rsid w:val="00352BB1"/>
    <w:rsid w:val="00364042"/>
    <w:rsid w:val="00374958"/>
    <w:rsid w:val="003807C7"/>
    <w:rsid w:val="0038286E"/>
    <w:rsid w:val="00387F2A"/>
    <w:rsid w:val="003D09C3"/>
    <w:rsid w:val="003D705F"/>
    <w:rsid w:val="003E7495"/>
    <w:rsid w:val="00402DB4"/>
    <w:rsid w:val="0041686B"/>
    <w:rsid w:val="0042138F"/>
    <w:rsid w:val="00422667"/>
    <w:rsid w:val="004252BB"/>
    <w:rsid w:val="00437343"/>
    <w:rsid w:val="00441578"/>
    <w:rsid w:val="004428CD"/>
    <w:rsid w:val="004527B7"/>
    <w:rsid w:val="00462621"/>
    <w:rsid w:val="00476121"/>
    <w:rsid w:val="0047682E"/>
    <w:rsid w:val="0048241E"/>
    <w:rsid w:val="0049078B"/>
    <w:rsid w:val="00492D32"/>
    <w:rsid w:val="00492E96"/>
    <w:rsid w:val="004A03F6"/>
    <w:rsid w:val="004B63B2"/>
    <w:rsid w:val="004D4FCE"/>
    <w:rsid w:val="004D67E1"/>
    <w:rsid w:val="004E0CFE"/>
    <w:rsid w:val="004E5614"/>
    <w:rsid w:val="004F6575"/>
    <w:rsid w:val="00507A9C"/>
    <w:rsid w:val="005148DA"/>
    <w:rsid w:val="005177AA"/>
    <w:rsid w:val="00523373"/>
    <w:rsid w:val="00542110"/>
    <w:rsid w:val="00556602"/>
    <w:rsid w:val="005568CA"/>
    <w:rsid w:val="00566CB3"/>
    <w:rsid w:val="005732D2"/>
    <w:rsid w:val="00574C85"/>
    <w:rsid w:val="00575FDE"/>
    <w:rsid w:val="005764C1"/>
    <w:rsid w:val="005B6E6D"/>
    <w:rsid w:val="005C3ABD"/>
    <w:rsid w:val="005E3B93"/>
    <w:rsid w:val="005E616E"/>
    <w:rsid w:val="00601E85"/>
    <w:rsid w:val="00607E4F"/>
    <w:rsid w:val="006149A1"/>
    <w:rsid w:val="0063424A"/>
    <w:rsid w:val="0065014F"/>
    <w:rsid w:val="00673FCF"/>
    <w:rsid w:val="006946C0"/>
    <w:rsid w:val="006A150E"/>
    <w:rsid w:val="006C2AED"/>
    <w:rsid w:val="0070390C"/>
    <w:rsid w:val="00704F60"/>
    <w:rsid w:val="007260E7"/>
    <w:rsid w:val="00752B35"/>
    <w:rsid w:val="007563D5"/>
    <w:rsid w:val="007623DE"/>
    <w:rsid w:val="007635C1"/>
    <w:rsid w:val="007850CC"/>
    <w:rsid w:val="007A7D78"/>
    <w:rsid w:val="007B059C"/>
    <w:rsid w:val="007D3636"/>
    <w:rsid w:val="007E21B2"/>
    <w:rsid w:val="007E5FF3"/>
    <w:rsid w:val="007F5C34"/>
    <w:rsid w:val="008011AF"/>
    <w:rsid w:val="00830E33"/>
    <w:rsid w:val="008541CC"/>
    <w:rsid w:val="00863C81"/>
    <w:rsid w:val="00872861"/>
    <w:rsid w:val="008C5AC6"/>
    <w:rsid w:val="008E5DBE"/>
    <w:rsid w:val="009128C5"/>
    <w:rsid w:val="00921671"/>
    <w:rsid w:val="00944306"/>
    <w:rsid w:val="00955A39"/>
    <w:rsid w:val="00960FC2"/>
    <w:rsid w:val="009635DC"/>
    <w:rsid w:val="00992B4B"/>
    <w:rsid w:val="009A2329"/>
    <w:rsid w:val="009C03CE"/>
    <w:rsid w:val="009F5A34"/>
    <w:rsid w:val="009F76D3"/>
    <w:rsid w:val="00A27AE0"/>
    <w:rsid w:val="00A50623"/>
    <w:rsid w:val="00A9504B"/>
    <w:rsid w:val="00A955A6"/>
    <w:rsid w:val="00AD01C2"/>
    <w:rsid w:val="00AE4908"/>
    <w:rsid w:val="00AE56E8"/>
    <w:rsid w:val="00AF2BB2"/>
    <w:rsid w:val="00B016C7"/>
    <w:rsid w:val="00B04473"/>
    <w:rsid w:val="00B35397"/>
    <w:rsid w:val="00B41490"/>
    <w:rsid w:val="00B42C69"/>
    <w:rsid w:val="00BC0AC2"/>
    <w:rsid w:val="00BC2AF2"/>
    <w:rsid w:val="00C120B1"/>
    <w:rsid w:val="00C216D6"/>
    <w:rsid w:val="00C346F3"/>
    <w:rsid w:val="00C37860"/>
    <w:rsid w:val="00C47245"/>
    <w:rsid w:val="00C56549"/>
    <w:rsid w:val="00C60728"/>
    <w:rsid w:val="00C72512"/>
    <w:rsid w:val="00C7358C"/>
    <w:rsid w:val="00C84FC5"/>
    <w:rsid w:val="00C90BB1"/>
    <w:rsid w:val="00CD2F35"/>
    <w:rsid w:val="00CD5C56"/>
    <w:rsid w:val="00CE6CE8"/>
    <w:rsid w:val="00D0126E"/>
    <w:rsid w:val="00D10C0E"/>
    <w:rsid w:val="00D13A36"/>
    <w:rsid w:val="00D35E7F"/>
    <w:rsid w:val="00DA43B9"/>
    <w:rsid w:val="00DB47B5"/>
    <w:rsid w:val="00DC56E0"/>
    <w:rsid w:val="00DE16FE"/>
    <w:rsid w:val="00E00C2C"/>
    <w:rsid w:val="00E00E9C"/>
    <w:rsid w:val="00E070E2"/>
    <w:rsid w:val="00E35305"/>
    <w:rsid w:val="00E45CE1"/>
    <w:rsid w:val="00E5492D"/>
    <w:rsid w:val="00E555B9"/>
    <w:rsid w:val="00E61E57"/>
    <w:rsid w:val="00E624B2"/>
    <w:rsid w:val="00EB3615"/>
    <w:rsid w:val="00EB65F7"/>
    <w:rsid w:val="00ED11BB"/>
    <w:rsid w:val="00ED6600"/>
    <w:rsid w:val="00EE04AE"/>
    <w:rsid w:val="00EE4181"/>
    <w:rsid w:val="00EF16C1"/>
    <w:rsid w:val="00F04411"/>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78305668">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0</TotalTime>
  <Pages>31</Pages>
  <Words>7531</Words>
  <Characters>42931</Characters>
  <Application>Microsoft Office Word</Application>
  <DocSecurity>0</DocSecurity>
  <Lines>357</Lines>
  <Paragraphs>10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56</cp:revision>
  <dcterms:created xsi:type="dcterms:W3CDTF">2023-05-12T09:14:00Z</dcterms:created>
  <dcterms:modified xsi:type="dcterms:W3CDTF">2023-08-2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7SABUr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